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18006B">
        <w:t xml:space="preserve">    </w:t>
      </w:r>
      <w:r w:rsidR="003025A6" w:rsidRPr="00D82ABD">
        <w:rPr>
          <w:sz w:val="24"/>
        </w:rPr>
        <w:t>[</w:t>
      </w:r>
      <w:r w:rsidR="0018006B">
        <w:rPr>
          <w:sz w:val="24"/>
        </w:rPr>
        <w:t>Octo</w:t>
      </w:r>
      <w:r w:rsidR="00C06800">
        <w:rPr>
          <w:sz w:val="24"/>
        </w:rPr>
        <w:t xml:space="preserve">ber </w:t>
      </w:r>
      <w:r w:rsidR="0018006B">
        <w:rPr>
          <w:sz w:val="24"/>
        </w:rPr>
        <w:t>1st</w:t>
      </w:r>
      <w:r w:rsidR="007A4683" w:rsidRPr="00D82ABD">
        <w:rPr>
          <w:sz w:val="24"/>
        </w:rPr>
        <w:t xml:space="preserve"> 2014</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F173CB"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F173CB" w:rsidRPr="00D82ABD">
          <w:fldChar w:fldCharType="separate"/>
        </w:r>
        <w:r w:rsidR="00C87C42" w:rsidRPr="00D82ABD">
          <w:rPr>
            <w:noProof/>
            <w:vertAlign w:val="superscript"/>
          </w:rPr>
          <w:t>1</w:t>
        </w:r>
        <w:r w:rsidR="00F173CB"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F173CB"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F173CB" w:rsidRPr="00D82ABD">
          <w:fldChar w:fldCharType="separate"/>
        </w:r>
        <w:r w:rsidR="00C87C42" w:rsidRPr="00D82ABD">
          <w:rPr>
            <w:noProof/>
            <w:vertAlign w:val="superscript"/>
          </w:rPr>
          <w:t>2</w:t>
        </w:r>
        <w:r w:rsidR="00F173CB"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F173CB"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F173CB"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F173CB" w:rsidRPr="00D82ABD">
        <w:fldChar w:fldCharType="end"/>
      </w:r>
      <w:r w:rsidR="00F173CB" w:rsidRPr="00D82ABD">
        <w:fldChar w:fldCharType="separate"/>
      </w:r>
      <w:r w:rsidR="0018006B" w:rsidRPr="0018006B">
        <w:rPr>
          <w:noProof/>
          <w:vertAlign w:val="superscript"/>
        </w:rPr>
        <w:t>3-4</w:t>
      </w:r>
      <w:r w:rsidR="00F173CB"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r w:rsidR="0018006B">
        <w:t xml:space="preserve"> See for example DeNovoGUI</w:t>
      </w:r>
      <w:r w:rsidR="0018006B">
        <w:fldChar w:fldCharType="begin"/>
      </w:r>
      <w:r w:rsidR="0018006B">
        <w:instrText xml:space="preserve"> ADDIN EN.CITE &lt;EndNote&gt;&lt;Cite&gt;&lt;Author&gt;Muth&lt;/Author&gt;&lt;Year&gt;2014&lt;/Year&gt;&lt;RecNum&gt;414&lt;/RecNum&gt;&lt;record&gt;&lt;rec-number&gt;414&lt;/rec-number&gt;&lt;foreign-keys&gt;&lt;key app="EN" db-id="wsxvrwestxpfw9e2re6pzxdopvfd2pfwxadz"&gt;414&lt;/key&gt;&lt;/foreign-keys&gt;&lt;ref-type name="Journal Article"&gt;17&lt;/ref-type&gt;&lt;contributors&gt;&lt;authors&gt;&lt;author&gt;Muth, T.&lt;/author&gt;&lt;author&gt;Weilnbock, L.&lt;/author&gt;&lt;author&gt;Rapp, E.&lt;/author&gt;&lt;author&gt;Huber, C. G.&lt;/author&gt;&lt;author&gt;Martens, L.&lt;/author&gt;&lt;author&gt;Vaudel, M.&lt;/author&gt;&lt;author&gt;Barsnes, H.&lt;/author&gt;&lt;/authors&gt;&lt;/contributors&gt;&lt;auth-address&gt;Max Planck Institute for Dynamics of Complex Technical Systems , Sandtorstrasse 1, 39106 Magdeburg, Germany.&lt;/auth-address&gt;&lt;titles&gt;&lt;title&gt;DeNovoGUI: an open source graphical user interface for de novo sequencing of tandem mass spectra&lt;/title&gt;&lt;secondary-title&gt;J Proteome Res&lt;/secondary-title&gt;&lt;/titles&gt;&lt;periodical&gt;&lt;full-title&gt;J Proteome Res&lt;/full-title&gt;&lt;/periodical&gt;&lt;pages&gt;1143-6&lt;/pages&gt;&lt;volume&gt;13&lt;/volume&gt;&lt;number&gt;2&lt;/number&gt;&lt;edition&gt;2013/12/04&lt;/edition&gt;&lt;dates&gt;&lt;year&gt;2014&lt;/year&gt;&lt;pub-dates&gt;&lt;date&gt;Feb 7&lt;/date&gt;&lt;/pub-dates&gt;&lt;/dates&gt;&lt;isbn&gt;1535-3907 (Electronic)&amp;#xD;1535-3893 (Linking)&lt;/isbn&gt;&lt;accession-num&gt;24295440&lt;/accession-num&gt;&lt;urls&gt;&lt;related-urls&gt;&lt;url&gt;http://www.ncbi.nlm.nih.gov/entrez/query.fcgi?cmd=Retrieve&amp;amp;db=PubMed&amp;amp;dopt=Citation&amp;amp;list_uids=24295440&lt;/url&gt;&lt;/related-urls&gt;&lt;/urls&gt;&lt;custom2&gt;3923451&lt;/custom2&gt;&lt;electronic-resource-num&gt;10.1021/pr4008078&lt;/electronic-resource-num&gt;&lt;language&gt;eng&lt;/language&gt;&lt;/record&gt;&lt;/Cite&gt;&lt;/EndNote&gt;</w:instrText>
      </w:r>
      <w:r w:rsidR="0018006B">
        <w:fldChar w:fldCharType="separate"/>
      </w:r>
      <w:r w:rsidR="0018006B" w:rsidRPr="0018006B">
        <w:rPr>
          <w:noProof/>
          <w:vertAlign w:val="superscript"/>
        </w:rPr>
        <w:t>5</w:t>
      </w:r>
      <w:r w:rsidR="0018006B">
        <w:fldChar w:fldCharType="end"/>
      </w:r>
      <w:r w:rsidR="0018006B">
        <w:t xml:space="preserve"> (</w:t>
      </w:r>
      <w:hyperlink r:id="rId8" w:history="1">
        <w:r w:rsidR="0018006B" w:rsidRPr="0018006B">
          <w:rPr>
            <w:rStyle w:val="Hyperlink"/>
          </w:rPr>
          <w:t>http://denovogui.googlecode.com</w:t>
        </w:r>
      </w:hyperlink>
      <w:r w:rsidR="0018006B">
        <w:t xml:space="preserve">) for a graphical user interface for </w:t>
      </w:r>
      <w:r w:rsidR="0018006B" w:rsidRPr="0018006B">
        <w:rPr>
          <w:i/>
        </w:rPr>
        <w:t>de novo</w:t>
      </w:r>
      <w:r w:rsidR="0018006B">
        <w:t xml:space="preserve"> sequencing. </w:t>
      </w:r>
    </w:p>
    <w:p w:rsidR="00CC4BC4" w:rsidRPr="00D82ABD" w:rsidRDefault="003E065B" w:rsidP="00E83901">
      <w:pPr>
        <w:jc w:val="both"/>
      </w:pPr>
      <w:r w:rsidRPr="00D82ABD">
        <w:rPr>
          <w:b/>
        </w:rPr>
        <w:t>[1.1b]</w:t>
      </w:r>
      <w:r w:rsidR="0006716E" w:rsidRPr="00D82ABD">
        <w:rPr>
          <w:b/>
        </w:rPr>
        <w:tab/>
      </w:r>
      <w:proofErr w:type="spellStart"/>
      <w:r w:rsidR="00CC4BC4" w:rsidRPr="00D82ABD">
        <w:t>UniPr</w:t>
      </w:r>
      <w:r w:rsidR="00E64E15" w:rsidRPr="00D82ABD">
        <w:t>ot</w:t>
      </w:r>
      <w:proofErr w:type="spellEnd"/>
      <w:r w:rsidR="00E64E15" w:rsidRPr="00D82ABD">
        <w:t xml:space="preserve"> provides a grand total of 140 </w:t>
      </w:r>
      <w:r w:rsidR="004545F4">
        <w:t>991</w:t>
      </w:r>
      <w:r w:rsidR="00CC4BC4" w:rsidRPr="00D82ABD">
        <w:t xml:space="preserve"> protein entries for human</w:t>
      </w:r>
      <w:r w:rsidR="007E7F07" w:rsidRPr="00D82ABD">
        <w:t xml:space="preserve"> (as of </w:t>
      </w:r>
      <w:r w:rsidR="004545F4">
        <w:t>September</w:t>
      </w:r>
      <w:r w:rsidR="00746E14" w:rsidRPr="00D82ABD">
        <w:t xml:space="preserve"> 2014</w:t>
      </w:r>
      <w:r w:rsidR="007E7F07" w:rsidRPr="00D82ABD">
        <w:t>)</w:t>
      </w:r>
      <w:r w:rsidR="00CC4BC4" w:rsidRPr="00D82ABD">
        <w:t xml:space="preserve">. These sequences are inferred from the sequenced genome and </w:t>
      </w:r>
      <w:proofErr w:type="spellStart"/>
      <w:r w:rsidR="00CC4BC4" w:rsidRPr="00D82ABD">
        <w:t>curated</w:t>
      </w:r>
      <w:proofErr w:type="spellEnd"/>
      <w:r w:rsidR="00CC4BC4" w:rsidRPr="00D82ABD">
        <w:t xml:space="preserve"> algorithmically </w:t>
      </w:r>
      <w:r w:rsidR="004545F4">
        <w:t>or</w:t>
      </w:r>
      <w:r w:rsidR="00CC4BC4" w:rsidRPr="00D82ABD">
        <w:t xml:space="preserve"> manually. Interestingly, the entries </w:t>
      </w:r>
      <w:r w:rsidR="004545F4" w:rsidRPr="00D82ABD">
        <w:t>labeled</w:t>
      </w:r>
      <w:r w:rsidR="004545F4">
        <w:t xml:space="preserve"> with a </w:t>
      </w:r>
      <w:r w:rsidR="00E64E15" w:rsidRPr="00D82ABD">
        <w:t xml:space="preserve">star (20 </w:t>
      </w:r>
      <w:r w:rsidR="004545F4">
        <w:t>193</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entries </w:t>
      </w:r>
      <w:r w:rsidR="004545F4">
        <w:t xml:space="preserve">without a star </w:t>
      </w:r>
      <w:r w:rsidR="00CC4BC4" w:rsidRPr="00D82ABD">
        <w:t xml:space="preserve">on the other hand </w:t>
      </w:r>
      <w:r w:rsidR="004545F4">
        <w:t xml:space="preserve">(120 798) </w:t>
      </w:r>
      <w:r w:rsidR="00CC4BC4" w:rsidRPr="00D82ABD">
        <w:t>are algorithmic prediction where no experimental val</w:t>
      </w:r>
      <w:r w:rsidR="0025427D" w:rsidRPr="00D82ABD">
        <w:t xml:space="preserve">idation is annotated in </w:t>
      </w:r>
      <w:proofErr w:type="spellStart"/>
      <w:r w:rsidR="0025427D" w:rsidRPr="00D82ABD">
        <w:t>UniProt</w:t>
      </w:r>
      <w:proofErr w:type="spellEnd"/>
      <w:r w:rsidR="0025427D" w:rsidRPr="00D82ABD">
        <w:t xml:space="preserve">, and this part of </w:t>
      </w:r>
      <w:proofErr w:type="spellStart"/>
      <w:r w:rsidR="0025427D" w:rsidRPr="00D82ABD">
        <w:t>UniProt</w:t>
      </w:r>
      <w:proofErr w:type="spellEnd"/>
      <w:r w:rsidR="0025427D" w:rsidRPr="00D82ABD">
        <w:t xml:space="preserve">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w:t>
      </w:r>
      <w:proofErr w:type="spellStart"/>
      <w:r w:rsidR="00CC4BC4" w:rsidRPr="00D82ABD">
        <w:t>UniProt</w:t>
      </w:r>
      <w:proofErr w:type="spellEnd"/>
      <w:r w:rsidR="00CC4BC4" w:rsidRPr="00D82ABD">
        <w:t xml:space="preserve">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w:t>
      </w:r>
      <w:proofErr w:type="spellStart"/>
      <w:r w:rsidRPr="00D82ABD">
        <w:t>UniProt</w:t>
      </w:r>
      <w:proofErr w:type="spellEnd"/>
      <w:r w:rsidRPr="00D82ABD">
        <w:t xml:space="preserve">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 xml:space="preserve">Most proteins exist in various forms, with minor or major variations. </w:t>
      </w:r>
      <w:proofErr w:type="spellStart"/>
      <w:r w:rsidR="00CD1C2D" w:rsidRPr="00D82ABD">
        <w:t>UniProt</w:t>
      </w:r>
      <w:proofErr w:type="spellEnd"/>
      <w:r w:rsidR="00CD1C2D" w:rsidRPr="00D82ABD">
        <w:t xml:space="preserve">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Default="0097137E" w:rsidP="003761FE">
      <w:pPr>
        <w:jc w:val="both"/>
      </w:pPr>
      <w:proofErr w:type="spellStart"/>
      <w:r w:rsidRPr="00D82ABD">
        <w:t>UniProt</w:t>
      </w:r>
      <w:proofErr w:type="spellEnd"/>
      <w:r w:rsidRPr="00D82ABD">
        <w:t xml:space="preserve"> </w:t>
      </w:r>
      <w:r w:rsidR="00CD1C2D" w:rsidRPr="00D82ABD">
        <w:t>also</w:t>
      </w:r>
      <w:r w:rsidRPr="00D82ABD">
        <w:t xml:space="preserve"> provide</w:t>
      </w:r>
      <w:r w:rsidR="00CD1C2D" w:rsidRPr="00D82ABD">
        <w:t>s</w:t>
      </w:r>
      <w:r w:rsidRPr="00D82ABD">
        <w:t xml:space="preserve"> </w:t>
      </w:r>
      <w:proofErr w:type="spellStart"/>
      <w:r w:rsidRPr="00D82ABD">
        <w:t>isoforms</w:t>
      </w:r>
      <w:proofErr w:type="spellEnd"/>
      <w:r w:rsidRPr="00D82ABD">
        <w:t xml:space="preserve"> of </w:t>
      </w:r>
      <w:r w:rsidR="00CD1C2D" w:rsidRPr="00D82ABD">
        <w:t xml:space="preserve">the protein sequences. To include these in your database choose the "Canonical </w:t>
      </w:r>
      <w:r w:rsidR="004545F4">
        <w:t>&amp;</w:t>
      </w:r>
      <w:r w:rsidR="00CD1C2D" w:rsidRPr="00D82ABD">
        <w:t xml:space="preserve"> </w:t>
      </w:r>
      <w:proofErr w:type="spellStart"/>
      <w:r w:rsidR="00CD1C2D" w:rsidRPr="00D82ABD">
        <w:t>isoform</w:t>
      </w:r>
      <w:proofErr w:type="spellEnd"/>
      <w:r w:rsidR="00CD1C2D" w:rsidRPr="00D82ABD">
        <w:t>" option. However, this</w:t>
      </w:r>
      <w:r w:rsidRPr="00D82ABD">
        <w:t xml:space="preserve"> should be used with caution as </w:t>
      </w:r>
      <w:r w:rsidR="00CD1C2D" w:rsidRPr="00D82ABD">
        <w:t xml:space="preserve">including the </w:t>
      </w:r>
      <w:proofErr w:type="spellStart"/>
      <w:r w:rsidR="00CD1C2D" w:rsidRPr="00D82ABD">
        <w:t>isoforms</w:t>
      </w:r>
      <w:proofErr w:type="spellEnd"/>
      <w:r w:rsidRPr="00D82ABD">
        <w:t xml:space="preserve"> dramatically reduce</w:t>
      </w:r>
      <w:r w:rsidR="00CD1C2D" w:rsidRPr="00D82ABD">
        <w:t>s</w:t>
      </w:r>
      <w:r w:rsidRPr="00D82ABD">
        <w:t xml:space="preserve"> the efficiency of the identification al</w:t>
      </w:r>
      <w:r w:rsidR="00CD1C2D" w:rsidRPr="00D82ABD">
        <w:t>gorithms.</w:t>
      </w:r>
    </w:p>
    <w:p w:rsidR="003279D4" w:rsidRPr="003279D4" w:rsidRDefault="003279D4" w:rsidP="003761FE">
      <w:pPr>
        <w:jc w:val="both"/>
      </w:pPr>
      <w:r>
        <w:rPr>
          <w:b/>
        </w:rPr>
        <w:t>[1.1d</w:t>
      </w:r>
      <w:r w:rsidRPr="00D82ABD">
        <w:rPr>
          <w:b/>
        </w:rPr>
        <w:t>]</w:t>
      </w:r>
      <w:r w:rsidRPr="00D82ABD">
        <w:rPr>
          <w:b/>
        </w:rPr>
        <w:tab/>
      </w:r>
      <w:r>
        <w:t xml:space="preserve">As we are searching against human data the human keratin proteins are already in our protein sequence database, hence adding them would </w:t>
      </w:r>
      <w:r w:rsidR="007A5F6A">
        <w:t xml:space="preserve">just </w:t>
      </w:r>
      <w:r>
        <w:t xml:space="preserve">duplicate the </w:t>
      </w:r>
      <w:r w:rsidR="007A5F6A">
        <w:t>keratin entries</w:t>
      </w:r>
      <w:r>
        <w:t>.</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proofErr w:type="spellStart"/>
      <w:r w:rsidR="00E56854" w:rsidRPr="00D82ABD">
        <w:t>centroid</w:t>
      </w:r>
      <w:proofErr w:type="spellEnd"/>
      <w:r w:rsidR="00E56854" w:rsidRPr="00D82ABD">
        <w:t xml:space="preserve">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 xml:space="preserve">When programming the mass spectrometer, it will be indicated whether the spectra are recorded in profile mode (requiring peak picking) or in </w:t>
      </w:r>
      <w:proofErr w:type="spellStart"/>
      <w:r w:rsidRPr="00D82ABD">
        <w:t>centroid</w:t>
      </w:r>
      <w:proofErr w:type="spellEnd"/>
      <w:r w:rsidRPr="00D82ABD">
        <w:t xml:space="preserve"> mode (already peak picked). Depending on the instrument, using more advanced signal processing methods can improve the results.</w:t>
      </w:r>
      <w:hyperlink w:anchor="_ENREF_5" w:tooltip="Lange, 2006 #5" w:history="1">
        <w:r w:rsidR="00F173CB"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F173CB" w:rsidRPr="00D82ABD">
          <w:fldChar w:fldCharType="separate"/>
        </w:r>
        <w:r w:rsidR="0018006B" w:rsidRPr="0018006B">
          <w:rPr>
            <w:noProof/>
            <w:vertAlign w:val="superscript"/>
          </w:rPr>
          <w:t>6</w:t>
        </w:r>
        <w:r w:rsidR="00F173CB"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250F13">
        <w:t>, Comet</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r w:rsidR="00250F13" w:rsidRPr="00D82ABD">
        <w:t>license</w:t>
      </w:r>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world this is rarely a problem th</w:t>
      </w:r>
      <w:r w:rsidR="00B72B50" w:rsidRPr="00D82ABD">
        <w:t xml:space="preserve">ough, and as long as you do </w:t>
      </w:r>
      <w:r w:rsidR="00B72B50" w:rsidRPr="00D82ABD">
        <w:lastRenderedPageBreak/>
        <w:t>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w:t>
      </w:r>
      <w:proofErr w:type="spellStart"/>
      <w:r w:rsidR="004C659A" w:rsidRPr="00D82ABD">
        <w:t>cysteine</w:t>
      </w:r>
      <w:proofErr w:type="spellEnd"/>
      <w:r w:rsidR="004C659A" w:rsidRPr="00D82ABD">
        <w:t xml:space="preserve"> and some are experimental </w:t>
      </w:r>
      <w:proofErr w:type="spellStart"/>
      <w:r w:rsidR="004C659A" w:rsidRPr="00D82ABD">
        <w:t>artefacts</w:t>
      </w:r>
      <w:proofErr w:type="spellEnd"/>
      <w:r w:rsidR="004C659A" w:rsidRPr="00D82ABD">
        <w:t xml:space="preserve"> like oxidation of </w:t>
      </w:r>
      <w:proofErr w:type="spellStart"/>
      <w:r w:rsidR="004C659A" w:rsidRPr="00D82ABD">
        <w:t>methionine</w:t>
      </w:r>
      <w:proofErr w:type="spellEnd"/>
      <w:r w:rsidR="004C659A" w:rsidRPr="00D82ABD">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D82ABD">
        <w:t>phosphorylated</w:t>
      </w:r>
      <w:proofErr w:type="spellEnd"/>
      <w:r w:rsidR="004C659A" w:rsidRPr="00D82ABD">
        <w:t xml:space="preserve"> protein without enrichment</w:t>
      </w:r>
      <w:hyperlink w:anchor="_ENREF_6" w:tooltip="Eyrich, 2011 #1" w:history="1">
        <w:r w:rsidR="00F173CB"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F173CB" w:rsidRPr="00D82ABD">
          <w:fldChar w:fldCharType="separate"/>
        </w:r>
        <w:r w:rsidR="0018006B" w:rsidRPr="0018006B">
          <w:rPr>
            <w:noProof/>
            <w:vertAlign w:val="superscript"/>
          </w:rPr>
          <w:t>7</w:t>
        </w:r>
        <w:r w:rsidR="00F173CB" w:rsidRPr="00D82ABD">
          <w:fldChar w:fldCharType="end"/>
        </w:r>
      </w:hyperlink>
      <w:r w:rsidR="004C659A" w:rsidRPr="00D82ABD">
        <w:t xml:space="preserve"> – we actually here selected </w:t>
      </w:r>
      <w:proofErr w:type="spellStart"/>
      <w:r w:rsidR="004C659A" w:rsidRPr="00D82ABD">
        <w:t>phosphorylation</w:t>
      </w:r>
      <w:proofErr w:type="spellEnd"/>
      <w:r w:rsidR="004C659A" w:rsidRPr="00D82ABD">
        <w:t xml:space="preserve">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lastRenderedPageBreak/>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F173CB"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F173CB" w:rsidRPr="00D82ABD">
          <w:fldChar w:fldCharType="separate"/>
        </w:r>
        <w:r w:rsidR="0018006B" w:rsidRPr="0018006B">
          <w:rPr>
            <w:noProof/>
            <w:vertAlign w:val="superscript"/>
          </w:rPr>
          <w:t>8</w:t>
        </w:r>
        <w:r w:rsidR="00F173CB" w:rsidRPr="00D82ABD">
          <w:fldChar w:fldCharType="end"/>
        </w:r>
      </w:hyperlink>
      <w:r w:rsidRPr="00D82ABD">
        <w:t xml:space="preserve"> Here, searching with oxidation of </w:t>
      </w:r>
      <w:proofErr w:type="spellStart"/>
      <w:r w:rsidRPr="00D82ABD">
        <w:t>methionine</w:t>
      </w:r>
      <w:proofErr w:type="spellEnd"/>
      <w:r w:rsidRPr="00D82ABD">
        <w:t xml:space="preserve"> and </w:t>
      </w:r>
      <w:proofErr w:type="spellStart"/>
      <w:r w:rsidRPr="00D82ABD">
        <w:t>carbamidomethylation</w:t>
      </w:r>
      <w:proofErr w:type="spellEnd"/>
      <w:r w:rsidRPr="00D82ABD">
        <w:t xml:space="preserve"> of </w:t>
      </w:r>
      <w:proofErr w:type="spellStart"/>
      <w:r w:rsidRPr="00D82ABD">
        <w:t>cysteine</w:t>
      </w:r>
      <w:proofErr w:type="spellEnd"/>
      <w:r w:rsidRPr="00D82ABD">
        <w:t xml:space="preserve"> as variable modification returned &gt;98% of </w:t>
      </w:r>
      <w:proofErr w:type="spellStart"/>
      <w:r w:rsidRPr="00D82ABD">
        <w:t>cysteine</w:t>
      </w:r>
      <w:proofErr w:type="spellEnd"/>
      <w:r w:rsidRPr="00D82ABD">
        <w:t xml:space="preserve"> residues modified. The modification can thus reasonably </w:t>
      </w:r>
      <w:r w:rsidR="008654A3" w:rsidRPr="00D82ABD">
        <w:t xml:space="preserve">be </w:t>
      </w:r>
      <w:r w:rsidRPr="00D82ABD">
        <w:t xml:space="preserve">considered as fixed. Note that such quality control steps are for crucial importance when working with chemically </w:t>
      </w:r>
      <w:proofErr w:type="spellStart"/>
      <w:r w:rsidRPr="00D82ABD">
        <w:t>labelled</w:t>
      </w:r>
      <w:proofErr w:type="spellEnd"/>
      <w:r w:rsidRPr="00D82ABD">
        <w:t xml:space="preserve"> samples.</w:t>
      </w:r>
      <w:hyperlink w:anchor="_ENREF_8" w:tooltip="Burkhart, 2011 #3" w:history="1">
        <w:r w:rsidR="00F173CB"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F173CB" w:rsidRPr="00D82ABD">
          <w:fldChar w:fldCharType="separate"/>
        </w:r>
        <w:r w:rsidR="0018006B" w:rsidRPr="0018006B">
          <w:rPr>
            <w:noProof/>
            <w:vertAlign w:val="superscript"/>
          </w:rPr>
          <w:t>9</w:t>
        </w:r>
        <w:r w:rsidR="00F173CB"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F173CB"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F173CB" w:rsidRPr="00D82ABD">
          <w:fldChar w:fldCharType="separate"/>
        </w:r>
        <w:r w:rsidR="0018006B" w:rsidRPr="0018006B">
          <w:rPr>
            <w:noProof/>
            <w:vertAlign w:val="superscript"/>
          </w:rPr>
          <w:t>10</w:t>
        </w:r>
        <w:r w:rsidR="00F173CB" w:rsidRPr="00D82ABD">
          <w:fldChar w:fldCharType="end"/>
        </w:r>
      </w:hyperlink>
      <w:r w:rsidR="0006716E" w:rsidRPr="00D82ABD">
        <w:t xml:space="preserve"> some missed cleavages will always remain,</w:t>
      </w:r>
      <w:hyperlink w:anchor="_ENREF_10" w:tooltip="Fannes, 2013 #1" w:history="1">
        <w:r w:rsidR="00F173CB"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F173CB" w:rsidRPr="00D82ABD">
          <w:fldChar w:fldCharType="separate"/>
        </w:r>
        <w:r w:rsidR="0018006B" w:rsidRPr="0018006B">
          <w:rPr>
            <w:noProof/>
            <w:vertAlign w:val="superscript"/>
          </w:rPr>
          <w:t>11</w:t>
        </w:r>
        <w:r w:rsidR="00F173CB" w:rsidRPr="00D82ABD">
          <w:fldChar w:fldCharType="end"/>
        </w:r>
      </w:hyperlink>
      <w:r w:rsidR="0006716E" w:rsidRPr="00D82ABD">
        <w:t xml:space="preserve"> in our experience up to two with </w:t>
      </w:r>
      <w:proofErr w:type="spellStart"/>
      <w:r w:rsidR="0006716E" w:rsidRPr="00D82ABD">
        <w:t>trypsin</w:t>
      </w:r>
      <w:proofErr w:type="spellEnd"/>
      <w:r w:rsidR="0006716E" w:rsidRPr="00D82ABD">
        <w:t>.</w:t>
      </w:r>
      <w:hyperlink w:anchor="_ENREF_7" w:tooltip="Vaudel, 2011 #22" w:history="1">
        <w:r w:rsidR="00F173CB"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F173CB" w:rsidRPr="00D82ABD">
          <w:fldChar w:fldCharType="separate"/>
        </w:r>
        <w:r w:rsidR="0018006B" w:rsidRPr="0018006B">
          <w:rPr>
            <w:noProof/>
            <w:vertAlign w:val="superscript"/>
          </w:rPr>
          <w:t>8</w:t>
        </w:r>
        <w:r w:rsidR="00F173CB"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D82ABD">
        <w:t>ppm</w:t>
      </w:r>
      <w:proofErr w:type="spellEnd"/>
      <w:r w:rsidR="009F2674" w:rsidRPr="00D82ABD">
        <w:t xml:space="preserve">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w:t>
      </w:r>
      <w:proofErr w:type="spellStart"/>
      <w:r w:rsidRPr="00D82ABD">
        <w:t>ppm</w:t>
      </w:r>
      <w:proofErr w:type="spellEnd"/>
      <w:r w:rsidRPr="00D82ABD">
        <w:t xml:space="preserve"> tolerance gives the best results on our setup. OMSSA and X!Tandem do not allow us to set the fragment ion tolerance in </w:t>
      </w:r>
      <w:proofErr w:type="spellStart"/>
      <w:r w:rsidRPr="00D82ABD">
        <w:t>ppm</w:t>
      </w:r>
      <w:proofErr w:type="spellEnd"/>
      <w:r w:rsidRPr="00D82ABD">
        <w:t xml:space="preserve">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F173CB"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F173CB" w:rsidRPr="00D82ABD">
          <w:fldChar w:fldCharType="separate"/>
        </w:r>
        <w:r w:rsidR="0018006B" w:rsidRPr="0018006B">
          <w:rPr>
            <w:noProof/>
            <w:vertAlign w:val="superscript"/>
          </w:rPr>
          <w:t>12</w:t>
        </w:r>
        <w:r w:rsidR="00F173CB"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 xml:space="preserve">The </w:t>
      </w:r>
      <w:proofErr w:type="spellStart"/>
      <w:r w:rsidR="00583D11" w:rsidRPr="00D82ABD">
        <w:t>phosphorylation</w:t>
      </w:r>
      <w:proofErr w:type="spellEnd"/>
      <w:r w:rsidR="00583D11" w:rsidRPr="00D82ABD">
        <w:t xml:space="preserve">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proofErr w:type="spellStart"/>
      <w:r w:rsidR="007329B7" w:rsidRPr="00D82ABD">
        <w:lastRenderedPageBreak/>
        <w:t>phosphorylation</w:t>
      </w:r>
      <w:proofErr w:type="spellEnd"/>
      <w:r w:rsidR="007329B7" w:rsidRPr="00D82ABD">
        <w:t xml:space="preserve"> can also generate neutral losses and these can be set in this dialog. Note that this information is not accounted for by OMSSA and X!Tandem.</w:t>
      </w:r>
    </w:p>
    <w:p w:rsidR="007329B7" w:rsidRPr="00D82ABD" w:rsidRDefault="007329B7" w:rsidP="007329B7">
      <w:pPr>
        <w:jc w:val="both"/>
      </w:pPr>
      <w:r w:rsidRPr="00D82ABD">
        <w:t>Some modifications can also lose charged moieties, named reporter ions or diagnostic ions. This is for instance used for reporter ion based quantification.</w:t>
      </w:r>
      <w:r w:rsidR="00F173CB"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F173CB"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F173CB" w:rsidRPr="00D82ABD">
        <w:fldChar w:fldCharType="end"/>
      </w:r>
      <w:r w:rsidR="00F173CB" w:rsidRPr="00D82ABD">
        <w:fldChar w:fldCharType="separate"/>
      </w:r>
      <w:r w:rsidR="0018006B" w:rsidRPr="0018006B">
        <w:rPr>
          <w:noProof/>
          <w:vertAlign w:val="superscript"/>
        </w:rPr>
        <w:t>13-14</w:t>
      </w:r>
      <w:r w:rsidR="00F173CB"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9"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 xml:space="preserve">Additionally to the given search settings, X!Tandem performs by default a quick search for protein terminal </w:t>
      </w:r>
      <w:proofErr w:type="spellStart"/>
      <w:r w:rsidR="005C2B4C" w:rsidRPr="00D82ABD">
        <w:t>acetylation</w:t>
      </w:r>
      <w:proofErr w:type="spellEnd"/>
      <w:r w:rsidR="005C2B4C" w:rsidRPr="00D82ABD">
        <w:t xml:space="preserve"> and peptide </w:t>
      </w:r>
      <w:proofErr w:type="spellStart"/>
      <w:r w:rsidR="005C2B4C" w:rsidRPr="00D82ABD">
        <w:t>pyrolidone</w:t>
      </w:r>
      <w:proofErr w:type="spellEnd"/>
      <w:r w:rsidR="005C2B4C" w:rsidRPr="00D82ABD">
        <w:t>.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 xml:space="preserve">terminal </w:t>
      </w:r>
      <w:proofErr w:type="spellStart"/>
      <w:r w:rsidR="005C2B4C" w:rsidRPr="00D82ABD">
        <w:t>acetylation</w:t>
      </w:r>
      <w:proofErr w:type="spellEnd"/>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F173CB"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F173CB" w:rsidRPr="00D82ABD">
          <w:fldChar w:fldCharType="separate"/>
        </w:r>
        <w:r w:rsidR="0018006B" w:rsidRPr="0018006B">
          <w:rPr>
            <w:noProof/>
            <w:vertAlign w:val="superscript"/>
          </w:rPr>
          <w:t>15</w:t>
        </w:r>
        <w:r w:rsidR="00F173CB"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w:t>
      </w:r>
      <w:r w:rsidRPr="00D82ABD">
        <w:lastRenderedPageBreak/>
        <w:t xml:space="preserve">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t>[1</w:t>
      </w:r>
      <w:r w:rsidR="00DA7A45" w:rsidRPr="00D82ABD">
        <w:rPr>
          <w:b/>
        </w:rPr>
        <w:t>.4d</w:t>
      </w:r>
      <w:r w:rsidRPr="00D82ABD">
        <w:rPr>
          <w:b/>
        </w:rPr>
        <w:t>]</w:t>
      </w:r>
      <w:r w:rsidRPr="00D82ABD">
        <w:rPr>
          <w:b/>
        </w:rPr>
        <w:tab/>
      </w:r>
      <w:r w:rsidR="009B10E1" w:rsidRPr="00D82ABD">
        <w:t xml:space="preserve">Line 15: GYYSPYSVSGSGSGSTAGSR was found </w:t>
      </w:r>
      <w:proofErr w:type="spellStart"/>
      <w:r w:rsidR="009B10E1" w:rsidRPr="00D82ABD">
        <w:t>phosphorylated</w:t>
      </w:r>
      <w:proofErr w:type="spellEnd"/>
      <w:r w:rsidR="009B10E1" w:rsidRPr="00D82ABD">
        <w:t xml:space="preserve"> on serine 4. </w:t>
      </w:r>
      <w:r w:rsidR="00497641">
        <w:t>Line 22</w:t>
      </w:r>
      <w:r w:rsidR="009B10E1" w:rsidRPr="00D82ABD">
        <w:t xml:space="preserve">: QLEMSAEAER was found oxidized on </w:t>
      </w:r>
      <w:proofErr w:type="spellStart"/>
      <w:r w:rsidR="009B10E1" w:rsidRPr="00D82ABD">
        <w:t>methionine</w:t>
      </w:r>
      <w:proofErr w:type="spellEnd"/>
      <w:r w:rsidR="009B10E1" w:rsidRPr="00D82ABD">
        <w:t xml:space="preserve"> 4. </w:t>
      </w:r>
      <w:r w:rsidR="00D82ABD">
        <w:t>Line 36: T</w:t>
      </w:r>
      <w:r w:rsidR="00D82ABD" w:rsidRPr="00D82ABD">
        <w:t>SCIAGVFVDA</w:t>
      </w:r>
      <w:r w:rsidR="00D82ABD">
        <w:t xml:space="preserve">TK was found </w:t>
      </w:r>
      <w:proofErr w:type="spellStart"/>
      <w:r w:rsidR="00D82ABD" w:rsidRPr="00D82ABD">
        <w:t>phosphorylated</w:t>
      </w:r>
      <w:proofErr w:type="spellEnd"/>
      <w:r w:rsidR="00D82ABD" w:rsidRPr="00D82ABD">
        <w:t xml:space="preserve"> on tyrosine 1</w:t>
      </w:r>
      <w:r w:rsidR="00D82ABD">
        <w:t>.</w:t>
      </w:r>
      <w:r w:rsidR="00497641">
        <w:t xml:space="preserve"> </w:t>
      </w:r>
      <w:r w:rsidR="00497641" w:rsidRPr="00D82ABD">
        <w:t xml:space="preserve">However, the localization of the </w:t>
      </w:r>
      <w:proofErr w:type="spellStart"/>
      <w:r w:rsidR="00497641" w:rsidRPr="00D82ABD">
        <w:t>phosphorylation</w:t>
      </w:r>
      <w:proofErr w:type="spellEnd"/>
      <w:r w:rsidR="00497641" w:rsidRPr="00D82ABD">
        <w:t xml:space="preserve"> is not confident: only the letter carries the color – more details on PTM localization will be given in the </w:t>
      </w:r>
      <w:r w:rsidR="00497641">
        <w:t>upcoming “PTM Analysis” chapter.</w:t>
      </w:r>
      <w:r w:rsidR="00D82ABD">
        <w:t xml:space="preserve"> Line 38</w:t>
      </w:r>
      <w:r w:rsidR="009B10E1" w:rsidRPr="00D82ABD">
        <w:t xml:space="preserve">: ELYQQLQRGER was found </w:t>
      </w:r>
      <w:proofErr w:type="spellStart"/>
      <w:r w:rsidR="009B10E1" w:rsidRPr="00D82ABD">
        <w:t>phosphorylated</w:t>
      </w:r>
      <w:proofErr w:type="spellEnd"/>
      <w:r w:rsidR="009B10E1" w:rsidRPr="00D82ABD">
        <w:t xml:space="preserve"> on </w:t>
      </w:r>
      <w:r w:rsidR="00C7269B" w:rsidRPr="00D82ABD">
        <w:t>tyrosine</w:t>
      </w:r>
      <w:r w:rsidR="008761BB">
        <w:t xml:space="preserve"> 3</w:t>
      </w:r>
      <w:r w:rsidR="009B10E1" w:rsidRPr="00D82ABD">
        <w:t xml:space="preserve">. Peptides at lines </w:t>
      </w:r>
      <w:r w:rsidR="00497641">
        <w:t>20, 23-25</w:t>
      </w:r>
      <w:r w:rsidR="009B10E1" w:rsidRPr="00D82ABD">
        <w:t xml:space="preserve">, </w:t>
      </w:r>
      <w:r w:rsidR="00497641">
        <w:t>27</w:t>
      </w:r>
      <w:r w:rsidR="00D82ABD">
        <w:t xml:space="preserve"> and 38</w:t>
      </w:r>
      <w:r w:rsidR="009B10E1" w:rsidRPr="00D82ABD">
        <w:t xml:space="preserve"> were </w:t>
      </w:r>
      <w:r w:rsidR="00497641">
        <w:t xml:space="preserve">found </w:t>
      </w:r>
      <w:r w:rsidR="009B10E1" w:rsidRPr="00D82ABD">
        <w:t xml:space="preserve">carrying a </w:t>
      </w:r>
      <w:proofErr w:type="spellStart"/>
      <w:r w:rsidR="009B10E1" w:rsidRPr="00D82ABD">
        <w:t>pyro-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PeptideShaker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F173CB"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F173CB" w:rsidRPr="00D82ABD">
          <w:fldChar w:fldCharType="separate"/>
        </w:r>
        <w:r w:rsidR="0018006B" w:rsidRPr="0018006B">
          <w:rPr>
            <w:noProof/>
            <w:vertAlign w:val="superscript"/>
          </w:rPr>
          <w:t>16</w:t>
        </w:r>
        <w:r w:rsidR="00F173CB"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F173CB"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w:t>
      </w:r>
      <w:proofErr w:type="spellStart"/>
      <w:r w:rsidR="00C7269B" w:rsidRPr="00D82ABD">
        <w:t>Isoleucine</w:t>
      </w:r>
      <w:proofErr w:type="spellEnd"/>
      <w:r w:rsidR="00C7269B" w:rsidRPr="00D82ABD">
        <w:t xml:space="preserve"> - </w:t>
      </w:r>
      <w:proofErr w:type="spellStart"/>
      <w:r w:rsidRPr="00D82ABD">
        <w:t>Leucine</w:t>
      </w:r>
      <w:proofErr w:type="spellEnd"/>
      <w:r w:rsidRPr="00D82ABD">
        <w:t xml:space="preserve"> couple. These can create systematic errors, hence biasing the error rate estimation</w:t>
      </w:r>
      <w:hyperlink w:anchor="_ENREF_16" w:tooltip="Colaert, 2011 #48" w:history="1">
        <w:r w:rsidR="00F173CB"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F173CB" w:rsidRPr="00D82ABD">
          <w:fldChar w:fldCharType="separate"/>
        </w:r>
        <w:r w:rsidR="0018006B" w:rsidRPr="0018006B">
          <w:rPr>
            <w:noProof/>
            <w:vertAlign w:val="superscript"/>
          </w:rPr>
          <w:t>17</w:t>
        </w:r>
        <w:r w:rsidR="00F173CB"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w:t>
      </w:r>
      <w:proofErr w:type="spellStart"/>
      <w:r w:rsidRPr="00D82ABD">
        <w:t>labelled</w:t>
      </w:r>
      <w:proofErr w:type="spellEnd"/>
      <w:r w:rsidRPr="00D82ABD">
        <w:t xml:space="preserve">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w:t>
      </w:r>
      <w:proofErr w:type="spellStart"/>
      <w:r w:rsidRPr="00D82ABD">
        <w:t>trypsin</w:t>
      </w:r>
      <w:proofErr w:type="spellEnd"/>
      <w:r w:rsidRPr="00D82ABD">
        <w:t xml:space="preserve">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lastRenderedPageBreak/>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0.01 </w:t>
      </w:r>
      <w:proofErr w:type="spellStart"/>
      <w:r w:rsidR="002E3638" w:rsidRPr="00D82ABD">
        <w:t>Da</w:t>
      </w:r>
      <w:proofErr w:type="spellEnd"/>
      <w:r w:rsidR="002E3638" w:rsidRPr="00D82ABD">
        <w:t xml:space="preserve">,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ed (lines 3, 6, 7, 19, 20 and 34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proofErr w:type="spellStart"/>
      <w:r w:rsidR="00892FA1" w:rsidRPr="00D82ABD">
        <w:t>labelling</w:t>
      </w:r>
      <w:proofErr w:type="spellEnd"/>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F173CB"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F173CB" w:rsidRPr="00D82ABD">
          <w:fldChar w:fldCharType="separate"/>
        </w:r>
        <w:r w:rsidR="0018006B" w:rsidRPr="0018006B">
          <w:rPr>
            <w:noProof/>
            <w:vertAlign w:val="superscript"/>
          </w:rPr>
          <w:t>18</w:t>
        </w:r>
        <w:r w:rsidR="00F173CB" w:rsidRPr="00D82ABD">
          <w:fldChar w:fldCharType="end"/>
        </w:r>
      </w:hyperlink>
    </w:p>
    <w:p w:rsidR="00F20295" w:rsidRPr="00D82ABD" w:rsidRDefault="00DA7A45" w:rsidP="00F20295">
      <w:pPr>
        <w:jc w:val="both"/>
      </w:pPr>
      <w:r w:rsidRPr="00D82ABD">
        <w:rPr>
          <w:b/>
        </w:rPr>
        <w:lastRenderedPageBreak/>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337B91">
        <w:t>e.g.,</w:t>
      </w:r>
      <w:r w:rsidR="004360D8" w:rsidRPr="00D82ABD">
        <w:t xml:space="preserve"> </w:t>
      </w:r>
      <w:r w:rsidR="00337B91">
        <w:t xml:space="preserve">if </w:t>
      </w:r>
      <w:r w:rsidR="004360D8" w:rsidRPr="00D82ABD">
        <w:t xml:space="preserve">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10"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w:t>
      </w:r>
      <w:proofErr w:type="spellStart"/>
      <w:r w:rsidR="003A472B" w:rsidRPr="00D82ABD">
        <w:t>isoforms</w:t>
      </w:r>
      <w:proofErr w:type="spellEnd"/>
      <w:r w:rsidR="003A472B" w:rsidRPr="00D82ABD">
        <w:t xml:space="preserve">,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w:t>
      </w:r>
      <w:r w:rsidR="00B33F99">
        <w:t>few</w:t>
      </w:r>
      <w:r w:rsidR="00C96561" w:rsidRPr="00D82ABD">
        <w:t xml:space="preserve"> annotated peaks in the spectrum supporting its identification. This group is thus clearly not reliable.</w:t>
      </w:r>
    </w:p>
    <w:p w:rsidR="00604923" w:rsidRPr="00D82ABD" w:rsidRDefault="00DA7A45" w:rsidP="00604923">
      <w:pPr>
        <w:jc w:val="both"/>
      </w:pPr>
      <w:r w:rsidRPr="00D82ABD">
        <w:rPr>
          <w:b/>
        </w:rPr>
        <w:lastRenderedPageBreak/>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B346A9" w:rsidRPr="00D82ABD" w:rsidRDefault="00DA7A45" w:rsidP="00B346A9">
      <w:pPr>
        <w:jc w:val="both"/>
      </w:pPr>
      <w:r w:rsidRPr="00D82ABD">
        <w:rPr>
          <w:b/>
        </w:rPr>
        <w:t>[1.4</w:t>
      </w:r>
      <w:r w:rsidR="00A71359" w:rsidRPr="00D82ABD">
        <w:rPr>
          <w:b/>
        </w:rPr>
        <w:t>v</w:t>
      </w:r>
      <w:r w:rsidR="00604923" w:rsidRPr="00D82ABD">
        <w:rPr>
          <w:b/>
        </w:rPr>
        <w:t>]</w:t>
      </w:r>
      <w:r w:rsidR="00604923" w:rsidRPr="00D82ABD">
        <w:rPr>
          <w:b/>
        </w:rPr>
        <w:tab/>
      </w:r>
      <w:r w:rsidR="00B346A9" w:rsidRPr="00D82ABD">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D82ABD">
        <w:t>curation</w:t>
      </w:r>
      <w:proofErr w:type="spellEnd"/>
      <w:r w:rsidR="00B346A9" w:rsidRPr="00D82ABD">
        <w:t xml:space="preserve"> of databases: most of the secondary matches displayed in this tutorial are very unlikely to be identified when compared to the main match. Using a clean database hence dramatically simplifies the interpretation of the results.</w:t>
      </w:r>
    </w:p>
    <w:p w:rsidR="00B346A9" w:rsidRPr="00D82ABD" w:rsidRDefault="00B346A9" w:rsidP="00B346A9">
      <w:pPr>
        <w:jc w:val="both"/>
      </w:pPr>
      <w:r w:rsidRPr="00D82ABD">
        <w:t>When protein inference issues are actually impairing the scientific outcome of an experiment, it is possible to enrich for unique peptides like terminal peptides</w:t>
      </w:r>
      <w:hyperlink w:anchor="_ENREF_18" w:tooltip="Gevaert, 2003 #3" w:history="1">
        <w:r w:rsidR="00F173CB" w:rsidRPr="00D82ABD">
          <w:fldChar w:fldCharType="begin"/>
        </w:r>
        <w:r w:rsidR="00C87C42"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F173CB" w:rsidRPr="00D82ABD">
          <w:fldChar w:fldCharType="separate"/>
        </w:r>
        <w:r w:rsidR="0018006B" w:rsidRPr="0018006B">
          <w:rPr>
            <w:noProof/>
            <w:vertAlign w:val="superscript"/>
          </w:rPr>
          <w:t>19</w:t>
        </w:r>
        <w:r w:rsidR="00F173CB" w:rsidRPr="00D82ABD">
          <w:fldChar w:fldCharType="end"/>
        </w:r>
      </w:hyperlink>
      <w:r w:rsidRPr="00D82ABD">
        <w:t xml:space="preserve"> or to decipher the problem using targeted proteomics.</w:t>
      </w:r>
      <w:hyperlink w:anchor="_ENREF_19" w:tooltip="Picotti, 2012 #4" w:history="1">
        <w:r w:rsidR="00F173CB" w:rsidRPr="00D82ABD">
          <w:fldChar w:fldCharType="begin"/>
        </w:r>
        <w:r w:rsidR="00C87C42"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F173CB" w:rsidRPr="00D82ABD">
          <w:fldChar w:fldCharType="separate"/>
        </w:r>
        <w:r w:rsidR="0018006B" w:rsidRPr="0018006B">
          <w:rPr>
            <w:noProof/>
            <w:vertAlign w:val="superscript"/>
          </w:rPr>
          <w:t>20</w:t>
        </w:r>
        <w:r w:rsidR="00F173CB" w:rsidRPr="00D82ABD">
          <w:fldChar w:fldCharType="end"/>
        </w:r>
      </w:hyperlink>
    </w:p>
    <w:p w:rsidR="004E1C47" w:rsidRPr="00D82ABD" w:rsidRDefault="004E1C47" w:rsidP="00B346A9">
      <w:pPr>
        <w:jc w:val="both"/>
      </w:pPr>
      <w:r w:rsidRPr="00D82ABD">
        <w:rPr>
          <w:b/>
        </w:rPr>
        <w:t>[1.4w]</w:t>
      </w:r>
      <w:r w:rsidRPr="00D82ABD">
        <w:rPr>
          <w:b/>
        </w:rPr>
        <w:tab/>
      </w:r>
      <w:r w:rsidR="00D80C18" w:rsidRPr="00D82ABD">
        <w:t xml:space="preserve">The graph on the left is what we prefer to see, one protein with many unique peptides, i.e., no protein inference issues. </w:t>
      </w:r>
      <w:r w:rsidR="00695FEC" w:rsidRPr="00D82ABD">
        <w:t>The one on the right is a more complex case, 37 peptides mapping to 7 different pro</w:t>
      </w:r>
      <w:r w:rsidR="009909FC" w:rsidRPr="00D82ABD">
        <w:t xml:space="preserve">teins, with unique peptides for </w:t>
      </w:r>
      <w:r w:rsidR="00C51350" w:rsidRPr="00D82ABD">
        <w:t xml:space="preserve">each </w:t>
      </w:r>
      <w:r w:rsidR="00787B2A" w:rsidRPr="00D82ABD">
        <w:t xml:space="preserve">protein, and </w:t>
      </w:r>
      <w:r w:rsidR="00833585" w:rsidRPr="00D82ABD">
        <w:t xml:space="preserve">additional </w:t>
      </w:r>
      <w:r w:rsidR="00787B2A" w:rsidRPr="00D82ABD">
        <w:t>peptides mapping t</w:t>
      </w:r>
      <w:r w:rsidR="00EF65AB" w:rsidRPr="00D82ABD">
        <w:t>o more than one of the proteins, making it difficult to solve the protein inference.</w:t>
      </w:r>
      <w:r w:rsidR="00695FEC" w:rsidRPr="00D82ABD">
        <w:t xml:space="preserve"> </w:t>
      </w:r>
      <w:r w:rsidR="00D80C18" w:rsidRPr="00D82ABD">
        <w:t xml:space="preserve"> </w:t>
      </w:r>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F173CB"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F173CB" w:rsidRPr="00D82ABD">
          <w:fldChar w:fldCharType="separate"/>
        </w:r>
        <w:r w:rsidR="0018006B" w:rsidRPr="0018006B">
          <w:rPr>
            <w:noProof/>
            <w:vertAlign w:val="superscript"/>
          </w:rPr>
          <w:t>21</w:t>
        </w:r>
        <w:r w:rsidR="00F173CB" w:rsidRPr="00D82ABD">
          <w:fldChar w:fldCharType="end"/>
        </w:r>
      </w:hyperlink>
      <w:r w:rsidRPr="00D82ABD">
        <w:t xml:space="preserve"> Both reverse and random decoy sequences were shown to perform equally well.</w:t>
      </w:r>
      <w:r w:rsidR="00F173CB"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F173CB"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F173CB" w:rsidRPr="00D82ABD">
        <w:fldChar w:fldCharType="end"/>
      </w:r>
      <w:r w:rsidR="00F173CB" w:rsidRPr="00D82ABD">
        <w:fldChar w:fldCharType="separate"/>
      </w:r>
      <w:r w:rsidR="0018006B" w:rsidRPr="0018006B">
        <w:rPr>
          <w:noProof/>
          <w:vertAlign w:val="superscript"/>
        </w:rPr>
        <w:t>17, 22</w:t>
      </w:r>
      <w:r w:rsidR="00F173CB"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A7459A" w:rsidRPr="00D82ABD">
        <w:t>s: 1% of 12</w:t>
      </w:r>
      <w:r w:rsidR="00516F50">
        <w:t>1</w:t>
      </w:r>
      <w:r w:rsidR="004833E3">
        <w:t>0</w:t>
      </w:r>
      <w:r w:rsidR="002B0488" w:rsidRPr="00D82ABD">
        <w:t>.</w:t>
      </w:r>
    </w:p>
    <w:p w:rsidR="007203A9" w:rsidRPr="00D82ABD" w:rsidRDefault="002B0488" w:rsidP="007203A9">
      <w:pPr>
        <w:jc w:val="both"/>
      </w:pPr>
      <w:r w:rsidRPr="00D82ABD">
        <w:rPr>
          <w:b/>
        </w:rPr>
        <w:lastRenderedPageBreak/>
        <w:t>[1.5d]</w:t>
      </w:r>
      <w:r w:rsidRPr="00D82ABD">
        <w:rPr>
          <w:b/>
        </w:rPr>
        <w:tab/>
      </w:r>
      <w:r w:rsidR="007203A9" w:rsidRPr="00D82ABD">
        <w:t xml:space="preserve">This </w:t>
      </w:r>
      <w:r w:rsidR="007F61E7">
        <w:t>FR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F173CB"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F173CB" w:rsidRPr="00D82ABD">
          <w:fldChar w:fldCharType="separate"/>
        </w:r>
        <w:r w:rsidR="0018006B" w:rsidRPr="0018006B">
          <w:rPr>
            <w:noProof/>
            <w:vertAlign w:val="superscript"/>
          </w:rPr>
          <w:t>23</w:t>
        </w:r>
        <w:r w:rsidR="00F173CB"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4749AE">
        <w:t>8.33</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4749AE">
        <w:t>8.33</w:t>
      </w:r>
      <w:r w:rsidR="003C4419" w:rsidRPr="00D82ABD">
        <w:t xml:space="preserve"> </w:t>
      </w:r>
      <w:r w:rsidR="00AB5ABB" w:rsidRPr="00D82ABD">
        <w:t>percentage point</w:t>
      </w:r>
      <w:r w:rsidR="00AE4839">
        <w:t>s</w:t>
      </w:r>
      <w:r w:rsidR="00AB5ABB" w:rsidRPr="00D82ABD">
        <w:t xml:space="preserve"> accurate. </w:t>
      </w:r>
    </w:p>
    <w:p w:rsidR="00AB5ABB" w:rsidRPr="00D82ABD" w:rsidRDefault="00AB5ABB" w:rsidP="00AB5ABB">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Cambria Math"/>
          </w:rPr>
          <m:t>PEP=1-confidence</m:t>
        </m:r>
      </m:oMath>
      <w:r w:rsidRPr="00D82ABD">
        <w:t>.</w:t>
      </w:r>
      <w:hyperlink w:anchor="_ENREF_22" w:tooltip="Kall, 2009 #4" w:history="1">
        <w:r w:rsidR="00F173CB"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F173CB" w:rsidRPr="00D82ABD">
          <w:fldChar w:fldCharType="separate"/>
        </w:r>
        <w:r w:rsidR="0018006B" w:rsidRPr="0018006B">
          <w:rPr>
            <w:noProof/>
            <w:vertAlign w:val="superscript"/>
          </w:rPr>
          <w:t>23</w:t>
        </w:r>
        <w:r w:rsidR="00F173CB" w:rsidRPr="00D82ABD">
          <w:fldChar w:fldCharType="end"/>
        </w:r>
      </w:hyperlink>
    </w:p>
    <w:p w:rsidR="005B53B1" w:rsidRPr="00D82ABD" w:rsidRDefault="00AB5ABB" w:rsidP="001F4E39">
      <w:pPr>
        <w:jc w:val="both"/>
      </w:pPr>
      <w:r w:rsidRPr="00D82ABD">
        <w:rPr>
          <w:b/>
        </w:rPr>
        <w:t>[1.5f]</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6A40EC" w:rsidRPr="00D82ABD">
        <w:t>1.</w:t>
      </w:r>
      <w:r w:rsidR="001B6A35">
        <w:t>31</w:t>
      </w:r>
      <w:r w:rsidR="001F4E39" w:rsidRPr="00D82ABD">
        <w:t>%, correspon</w:t>
      </w:r>
      <w:r w:rsidR="005D4773" w:rsidRPr="00D82ABD">
        <w:t xml:space="preserve">ding to an estimated FNR of </w:t>
      </w:r>
      <w:r w:rsidR="001B6A35">
        <w:t>1.04</w:t>
      </w:r>
      <w:r w:rsidR="001F4E39" w:rsidRPr="00D82ABD">
        <w:t xml:space="preserve">%. We have hence included </w:t>
      </w:r>
      <w:r w:rsidR="001B6A35">
        <w:t>4</w:t>
      </w:r>
      <w:r w:rsidR="001F4E39" w:rsidRPr="00D82ABD">
        <w:t xml:space="preserve"> false positives to rescue </w:t>
      </w:r>
      <w:r w:rsidR="001B6A35">
        <w:t>8</w:t>
      </w:r>
      <w:r w:rsidR="001F4E39" w:rsidRPr="00D82ABD">
        <w:t xml:space="preserve"> true positives.</w:t>
      </w:r>
      <w:r w:rsidR="005B53B1" w:rsidRPr="00D82ABD">
        <w:t xml:space="preserve"> Selecting a minimal confidence of 95% brings an estimated FDR of </w:t>
      </w:r>
      <w:r w:rsidR="001B6A35">
        <w:t>3.26</w:t>
      </w:r>
      <w:r w:rsidR="005B53B1" w:rsidRPr="00D82ABD">
        <w:t xml:space="preserve">% and an FNR of </w:t>
      </w:r>
      <w:r w:rsidR="00075037">
        <w:t>0</w:t>
      </w:r>
      <w:r w:rsidR="005B53B1" w:rsidRPr="00D82ABD">
        <w:t xml:space="preserve">%. Note that setting a threshold of 95% confidence with </w:t>
      </w:r>
      <w:r w:rsidR="001B6A35">
        <w:t>8</w:t>
      </w:r>
      <w:r w:rsidR="005B53B1" w:rsidRPr="00D82ABD">
        <w:t xml:space="preserve"> percentage point</w:t>
      </w:r>
      <w:r w:rsidR="00075037">
        <w:t>s</w:t>
      </w:r>
      <w:r w:rsidR="005B53B1" w:rsidRPr="00D82ABD">
        <w:t xml:space="preserve"> estimation accuracy </w:t>
      </w:r>
      <w:r w:rsidR="00CE25E6" w:rsidRPr="00D82ABD">
        <w:t xml:space="preserve">means that you are actually using a confidence between </w:t>
      </w:r>
      <w:r w:rsidR="001B6A35">
        <w:t>87</w:t>
      </w:r>
      <w:r w:rsidR="00CE25E6" w:rsidRPr="00D82ABD">
        <w:t xml:space="preserve"> and </w:t>
      </w:r>
      <w:r w:rsidR="001B6A35">
        <w:t>100</w:t>
      </w:r>
      <w:r w:rsidR="00CE25E6" w:rsidRPr="00D82ABD">
        <w:t>%</w:t>
      </w:r>
      <w:r w:rsidR="005B53B1" w:rsidRPr="00D82ABD">
        <w:t xml:space="preserve">. </w:t>
      </w:r>
    </w:p>
    <w:p w:rsidR="001F4E39" w:rsidRPr="00D82ABD" w:rsidRDefault="005B53B1" w:rsidP="001F4E39">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Pr="00D82ABD" w:rsidRDefault="001F4E39" w:rsidP="00FA67A5">
      <w:pPr>
        <w:jc w:val="both"/>
      </w:pPr>
      <w:r w:rsidRPr="00D82ABD">
        <w:rPr>
          <w:b/>
        </w:rPr>
        <w:t>[1.5g]</w:t>
      </w:r>
      <w:r w:rsidRPr="00D82ABD">
        <w:rPr>
          <w:b/>
        </w:rPr>
        <w:tab/>
      </w:r>
      <w:r w:rsidR="00D335D3" w:rsidRPr="00D82ABD">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Pr="00D82ABD" w:rsidRDefault="00F12B09" w:rsidP="00FA67A5">
      <w:pPr>
        <w:jc w:val="both"/>
      </w:pPr>
      <w:r w:rsidRPr="00D82ABD">
        <w:rPr>
          <w:b/>
        </w:rPr>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F173CB"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F173CB" w:rsidRPr="00D82ABD">
          <w:fldChar w:fldCharType="separate"/>
        </w:r>
        <w:r w:rsidR="0018006B" w:rsidRPr="0018006B">
          <w:rPr>
            <w:noProof/>
            <w:vertAlign w:val="superscript"/>
          </w:rPr>
          <w:t>17</w:t>
        </w:r>
        <w:r w:rsidR="00F173CB"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lastRenderedPageBreak/>
        <w:t>[1.5i]</w:t>
      </w:r>
      <w:r w:rsidRPr="00D82ABD">
        <w:rPr>
          <w:b/>
        </w:rPr>
        <w:tab/>
      </w:r>
      <w:r w:rsidR="00E50223" w:rsidRPr="00D82ABD">
        <w:t xml:space="preserve">For the proteins, the blue line deviates </w:t>
      </w:r>
      <w:r w:rsidR="00087E71" w:rsidRPr="00D82ABD">
        <w:t xml:space="preserve">more </w:t>
      </w:r>
      <w:r w:rsidR="00E50223" w:rsidRPr="00D82ABD">
        <w:t>from the black line</w:t>
      </w:r>
      <w:r w:rsidR="00087E71" w:rsidRPr="00D82ABD">
        <w:t xml:space="preserve"> than for PSMs</w:t>
      </w:r>
      <w:bookmarkStart w:id="0" w:name="_GoBack"/>
      <w:bookmarkEnd w:id="0"/>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the protein </w:t>
      </w:r>
      <w:r w:rsidR="00B24263" w:rsidRPr="00D82ABD">
        <w:t>attributes</w:t>
      </w:r>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 xml:space="preserve">and "is involved in the correct folding of proteins and degradation of </w:t>
      </w:r>
      <w:proofErr w:type="spellStart"/>
      <w:r w:rsidR="00F23323" w:rsidRPr="00D82ABD">
        <w:t>misfolded</w:t>
      </w:r>
      <w:proofErr w:type="spellEnd"/>
      <w:r w:rsidR="00F23323" w:rsidRPr="00D82ABD">
        <w:t xml:space="preserve"> proteins". It</w:t>
      </w:r>
      <w:r w:rsidR="00435C0F" w:rsidRPr="00D82ABD">
        <w:t xml:space="preserve"> was found in these </w:t>
      </w:r>
      <w:proofErr w:type="spellStart"/>
      <w:r w:rsidR="00435C0F" w:rsidRPr="00D82ABD">
        <w:t>subcellular</w:t>
      </w:r>
      <w:proofErr w:type="spellEnd"/>
      <w:r w:rsidR="00435C0F" w:rsidRPr="00D82ABD">
        <w:t xml:space="preserve"> locations: “Endoplasmic reticulum lumen. </w:t>
      </w:r>
      <w:proofErr w:type="spellStart"/>
      <w:r w:rsidR="00435C0F" w:rsidRPr="00D82ABD">
        <w:t>Melanosome</w:t>
      </w:r>
      <w:proofErr w:type="spellEnd"/>
      <w:r w:rsidR="00435C0F" w:rsidRPr="00D82ABD">
        <w:t>. Cytoplasm.”. Note that more information is given in the “</w:t>
      </w:r>
      <w:proofErr w:type="spellStart"/>
      <w:r w:rsidR="00435C0F" w:rsidRPr="00D82ABD">
        <w:t>Ontologies</w:t>
      </w:r>
      <w:proofErr w:type="spellEnd"/>
      <w:r w:rsidR="00435C0F" w:rsidRPr="00D82ABD">
        <w:t>” section of the protein report.</w:t>
      </w:r>
    </w:p>
    <w:p w:rsidR="00262F21" w:rsidRPr="00D82ABD" w:rsidRDefault="00C64237" w:rsidP="00262F21">
      <w:pPr>
        <w:jc w:val="both"/>
        <w:rPr>
          <w:color w:val="0000FF"/>
        </w:rPr>
      </w:pPr>
      <w:r w:rsidRPr="00D82ABD">
        <w:rPr>
          <w:b/>
        </w:rPr>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w:t>
      </w:r>
      <w:proofErr w:type="spellStart"/>
      <w:r w:rsidR="0060773A" w:rsidRPr="00D82ABD">
        <w:t>isoform</w:t>
      </w:r>
      <w:proofErr w:type="spellEnd"/>
      <w:r w:rsidR="0060773A" w:rsidRPr="00D82ABD">
        <w:t xml:space="preserve">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t>[2</w:t>
      </w:r>
      <w:r w:rsidR="009F44F5" w:rsidRPr="00D82ABD">
        <w:rPr>
          <w:b/>
        </w:rPr>
        <w:t>.0e]</w:t>
      </w:r>
      <w:r w:rsidR="009F44F5" w:rsidRPr="00D82ABD">
        <w:rPr>
          <w:b/>
        </w:rPr>
        <w:tab/>
      </w:r>
      <w:r w:rsidR="00F95393" w:rsidRPr="00D82ABD">
        <w:t xml:space="preserve">The </w:t>
      </w:r>
      <w:proofErr w:type="spellStart"/>
      <w:r w:rsidR="00F95393" w:rsidRPr="00D82ABD">
        <w:t>Hypergeometric</w:t>
      </w:r>
      <w:proofErr w:type="spellEnd"/>
      <w:r w:rsidR="00F95393" w:rsidRPr="00D82ABD">
        <w:t xml:space="preserve">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test is no longer correct and the results of the test cannot be trusted.</w:t>
      </w:r>
      <w:r w:rsidR="00A77255" w:rsidRPr="00D82ABD">
        <w:t xml:space="preserve"> For more information about the test used see: </w:t>
      </w:r>
      <w:hyperlink r:id="rId11"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 xml:space="preserve">Annotating your dataset will help other scientists to find and understand your data. For example, if you annotate a </w:t>
      </w:r>
      <w:proofErr w:type="spellStart"/>
      <w:r w:rsidRPr="00D82ABD">
        <w:t>HeLa</w:t>
      </w:r>
      <w:proofErr w:type="spellEnd"/>
      <w:r w:rsidRPr="00D82ABD">
        <w:t xml:space="preserve"> sample with the </w:t>
      </w:r>
      <w:proofErr w:type="spellStart"/>
      <w:r w:rsidRPr="00D82ABD">
        <w:t>HeLa</w:t>
      </w:r>
      <w:proofErr w:type="spellEnd"/>
      <w:r w:rsidRPr="00D82ABD">
        <w:t xml:space="preserve"> term, everyone searching “</w:t>
      </w:r>
      <w:proofErr w:type="spellStart"/>
      <w:r w:rsidRPr="00D82ABD">
        <w:t>HeLa</w:t>
      </w:r>
      <w:proofErr w:type="spellEnd"/>
      <w:r w:rsidRPr="00D82ABD">
        <w:t>”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w:t>
      </w:r>
      <w:proofErr w:type="spellStart"/>
      <w:r w:rsidRPr="00D82ABD">
        <w:t>ProteomeXchange</w:t>
      </w:r>
      <w:proofErr w:type="spellEnd"/>
      <w:r w:rsidRPr="00D82ABD">
        <w:t xml:space="preserv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lastRenderedPageBreak/>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F173CB"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F173CB"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F173CB" w:rsidRPr="00D82ABD">
          <w:fldChar w:fldCharType="end"/>
        </w:r>
        <w:r w:rsidR="00F173CB" w:rsidRPr="00D82ABD">
          <w:fldChar w:fldCharType="separate"/>
        </w:r>
        <w:r w:rsidR="0018006B" w:rsidRPr="0018006B">
          <w:rPr>
            <w:noProof/>
            <w:vertAlign w:val="superscript"/>
          </w:rPr>
          <w:t>24</w:t>
        </w:r>
        <w:r w:rsidR="00F173CB"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proofErr w:type="spellStart"/>
      <w:r w:rsidRPr="00D82ABD">
        <w:t>ppm</w:t>
      </w:r>
      <w:proofErr w:type="spellEnd"/>
      <w:r w:rsidRPr="00D82ABD">
        <w:t>/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w:t>
      </w:r>
      <w:proofErr w:type="spellStart"/>
      <w:r w:rsidRPr="00D82ABD">
        <w:t>UniProt</w:t>
      </w:r>
      <w:proofErr w:type="spellEnd"/>
      <w:r w:rsidRPr="00D82ABD">
        <w:t>.</w:t>
      </w:r>
      <w:hyperlink w:anchor="_ENREF_24" w:tooltip="Griss, 2011 #6" w:history="1">
        <w:r w:rsidR="00F173CB"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F173CB" w:rsidRPr="00D82ABD">
          <w:fldChar w:fldCharType="separate"/>
        </w:r>
        <w:r w:rsidR="0018006B" w:rsidRPr="0018006B">
          <w:rPr>
            <w:noProof/>
            <w:vertAlign w:val="superscript"/>
          </w:rPr>
          <w:t>25</w:t>
        </w:r>
        <w:r w:rsidR="00F173CB"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tutorial.</w:t>
      </w:r>
      <w:hyperlink w:anchor="_ENREF_25" w:tooltip="Martens, 2005 #7" w:history="1">
        <w:r w:rsidR="00F173CB"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F173CB"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F173CB" w:rsidRPr="00D82ABD">
          <w:fldChar w:fldCharType="end"/>
        </w:r>
        <w:r w:rsidR="00F173CB" w:rsidRPr="00D82ABD">
          <w:fldChar w:fldCharType="separate"/>
        </w:r>
        <w:r w:rsidR="0018006B" w:rsidRPr="0018006B">
          <w:rPr>
            <w:noProof/>
            <w:vertAlign w:val="superscript"/>
          </w:rPr>
          <w:t>26</w:t>
        </w:r>
        <w:r w:rsidR="00F173CB" w:rsidRPr="00D82ABD">
          <w:fldChar w:fldCharType="end"/>
        </w:r>
      </w:hyperlink>
    </w:p>
    <w:p w:rsidR="00AB3D30" w:rsidRPr="00D82ABD" w:rsidRDefault="00AB3D30" w:rsidP="00037B2E">
      <w:pPr>
        <w:jc w:val="both"/>
      </w:pPr>
      <w:r w:rsidRPr="00D82ABD">
        <w:rPr>
          <w:b/>
        </w:rPr>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544811">
        <w:t>1976</w:t>
      </w:r>
      <w:r w:rsidR="00DF152F" w:rsidRPr="00D82ABD">
        <w:t xml:space="preserve"> spectra out of 3</w:t>
      </w:r>
      <w:r w:rsidRPr="00D82ABD">
        <w:t xml:space="preserve">565 </w:t>
      </w:r>
      <w:r w:rsidR="0061300A" w:rsidRPr="00D82ABD">
        <w:t xml:space="preserve">spectra </w:t>
      </w:r>
      <w:r w:rsidRPr="00D82ABD">
        <w:t>(</w:t>
      </w:r>
      <w:r w:rsidR="00544811">
        <w:t>55.4%</w:t>
      </w:r>
      <w:r w:rsidRPr="00D82ABD">
        <w:t xml:space="preserve">) </w:t>
      </w:r>
      <w:r w:rsidR="0061300A" w:rsidRPr="00D82ABD">
        <w:t xml:space="preserve">were </w:t>
      </w:r>
      <w:r w:rsidRPr="00D82ABD">
        <w:t>identified at 1% FDR.</w:t>
      </w:r>
      <w:r w:rsidR="005E7804" w:rsidRPr="00D82ABD">
        <w:t xml:space="preserve"> </w:t>
      </w:r>
      <w:r w:rsidR="00544811">
        <w:t>431</w:t>
      </w:r>
      <w:r w:rsidR="005E7804" w:rsidRPr="00D82ABD">
        <w:t xml:space="preserve"> protein groups were validated at 1% FDR, among them </w:t>
      </w:r>
      <w:r w:rsidR="00544811">
        <w:t>180</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lastRenderedPageBreak/>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t>[4.1c]</w:t>
      </w:r>
      <w:r w:rsidRPr="00D82ABD">
        <w:rPr>
          <w:b/>
        </w:rPr>
        <w:tab/>
      </w:r>
      <w:r w:rsidRPr="00D82ABD">
        <w:t xml:space="preserve">This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lastRenderedPageBreak/>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 xml:space="preserve">Th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t xml:space="preserve">The </w:t>
      </w:r>
      <w:proofErr w:type="spellStart"/>
      <w:r w:rsidRPr="00D82ABD">
        <w:t>iTRAQ</w:t>
      </w:r>
      <w:proofErr w:type="spellEnd"/>
      <w:r w:rsidRPr="00D82ABD">
        <w:t xml:space="preserve"> </w:t>
      </w:r>
      <w:proofErr w:type="spellStart"/>
      <w:r w:rsidRPr="00D82ABD">
        <w:t>labelling</w:t>
      </w:r>
      <w:proofErr w:type="spellEnd"/>
      <w:r w:rsidRPr="00D82ABD">
        <w:t xml:space="preserve"> is considered as variable on the Y, because experiments have shown that it modifies the Y's in roughly 50% of the cases. While the </w:t>
      </w:r>
      <w:proofErr w:type="spellStart"/>
      <w:r w:rsidRPr="00D82ABD">
        <w:t>iTRAQ</w:t>
      </w:r>
      <w:proofErr w:type="spellEnd"/>
      <w:r w:rsidRPr="00D82ABD">
        <w:t xml:space="preserve"> modification on the K and n-term occurs in close to 100% of the cases and is thus considered as fixed.</w:t>
      </w:r>
    </w:p>
    <w:p w:rsidR="00C64237" w:rsidRPr="00D82ABD" w:rsidRDefault="00C64237" w:rsidP="00C64237">
      <w:pPr>
        <w:jc w:val="both"/>
      </w:pPr>
      <w:r w:rsidRPr="00D82ABD">
        <w:rPr>
          <w:b/>
        </w:rPr>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w:t>
      </w:r>
      <w:proofErr w:type="spellStart"/>
      <w:r w:rsidRPr="00D82ABD">
        <w:t>labelled</w:t>
      </w:r>
      <w:proofErr w:type="spellEnd"/>
      <w:r w:rsidRPr="00D82ABD">
        <w:t xml:space="preserve">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lastRenderedPageBreak/>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 xml:space="preserve">Similarly as for the identification, it is dangerous to rely on a single quantification event – a so-called one hit wonder. Quantification </w:t>
      </w:r>
      <w:proofErr w:type="spellStart"/>
      <w:r w:rsidRPr="00D82ABD">
        <w:t>artefacts</w:t>
      </w:r>
      <w:proofErr w:type="spellEnd"/>
      <w:r w:rsidRPr="00D82ABD">
        <w:t xml:space="preserve">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 xml:space="preserve">The three spiked in proteins are: Hexokinase-1 (HXKA_YEAST), Potassium-activated </w:t>
      </w:r>
      <w:proofErr w:type="spellStart"/>
      <w:r w:rsidRPr="00D82ABD">
        <w:t>aldehyde</w:t>
      </w:r>
      <w:proofErr w:type="spellEnd"/>
      <w:r w:rsidRPr="00D82ABD">
        <w:t xml:space="preserve"> </w:t>
      </w:r>
      <w:proofErr w:type="spellStart"/>
      <w:r w:rsidRPr="00D82ABD">
        <w:t>dehydrogenase</w:t>
      </w:r>
      <w:proofErr w:type="spellEnd"/>
      <w:r w:rsidRPr="00D82ABD">
        <w:t>,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r w:rsidRPr="00D82ABD">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18006B" w:rsidRDefault="00F173CB" w:rsidP="0018006B">
      <w:pPr>
        <w:spacing w:after="0" w:line="240" w:lineRule="auto"/>
        <w:ind w:left="720" w:hanging="720"/>
        <w:jc w:val="both"/>
        <w:rPr>
          <w:noProof/>
        </w:rPr>
      </w:pPr>
      <w:r w:rsidRPr="00D82ABD">
        <w:rPr>
          <w:noProof/>
        </w:rPr>
        <w:fldChar w:fldCharType="begin"/>
      </w:r>
      <w:r w:rsidR="00236CFE" w:rsidRPr="00D82ABD">
        <w:instrText xml:space="preserve"> ADDIN EN.REFLIST </w:instrText>
      </w:r>
      <w:r w:rsidRPr="00D82ABD">
        <w:rPr>
          <w:noProof/>
        </w:rPr>
        <w:fldChar w:fldCharType="separate"/>
      </w:r>
      <w:r w:rsidR="0018006B">
        <w:rPr>
          <w:noProof/>
        </w:rPr>
        <w:t>1.</w:t>
      </w:r>
      <w:r w:rsidR="0018006B">
        <w:rPr>
          <w:noProof/>
        </w:rPr>
        <w:tab/>
        <w:t xml:space="preserve">Yates, J.R., 3rd, Morgan, S.F., Gatlin, C.L., Griffin, P.R. &amp; Eng, J.K. Method to compare collision-induced dissociation spectra of peptides: potential for library searching and subtractive analysis. </w:t>
      </w:r>
      <w:r w:rsidR="0018006B" w:rsidRPr="0018006B">
        <w:rPr>
          <w:i/>
          <w:noProof/>
        </w:rPr>
        <w:t>Analytical chemistry</w:t>
      </w:r>
      <w:r w:rsidR="0018006B">
        <w:rPr>
          <w:noProof/>
        </w:rPr>
        <w:t xml:space="preserve"> </w:t>
      </w:r>
      <w:r w:rsidR="0018006B" w:rsidRPr="0018006B">
        <w:rPr>
          <w:b/>
          <w:noProof/>
        </w:rPr>
        <w:t>70</w:t>
      </w:r>
      <w:r w:rsidR="0018006B">
        <w:rPr>
          <w:noProof/>
        </w:rPr>
        <w:t>, 3557-3565 (1998).</w:t>
      </w:r>
    </w:p>
    <w:p w:rsidR="0018006B" w:rsidRDefault="0018006B" w:rsidP="0018006B">
      <w:pPr>
        <w:spacing w:after="0" w:line="240" w:lineRule="auto"/>
        <w:ind w:left="720" w:hanging="720"/>
        <w:jc w:val="both"/>
        <w:rPr>
          <w:noProof/>
        </w:rPr>
      </w:pPr>
      <w:r>
        <w:rPr>
          <w:noProof/>
        </w:rPr>
        <w:t>2.</w:t>
      </w:r>
      <w:r>
        <w:rPr>
          <w:noProof/>
        </w:rPr>
        <w:tab/>
        <w:t xml:space="preserve">Lam, H. Building and searching tandem mass spectral libraries for peptide identification. </w:t>
      </w:r>
      <w:r w:rsidRPr="0018006B">
        <w:rPr>
          <w:i/>
          <w:noProof/>
        </w:rPr>
        <w:t>Molecular &amp; cellular proteomics : MCP</w:t>
      </w:r>
      <w:r>
        <w:rPr>
          <w:noProof/>
        </w:rPr>
        <w:t xml:space="preserve"> </w:t>
      </w:r>
      <w:r w:rsidRPr="0018006B">
        <w:rPr>
          <w:b/>
          <w:noProof/>
        </w:rPr>
        <w:t>10</w:t>
      </w:r>
      <w:r>
        <w:rPr>
          <w:noProof/>
        </w:rPr>
        <w:t>, R111 008565 (2011).</w:t>
      </w:r>
    </w:p>
    <w:p w:rsidR="0018006B" w:rsidRDefault="0018006B" w:rsidP="0018006B">
      <w:pPr>
        <w:spacing w:after="0" w:line="240" w:lineRule="auto"/>
        <w:ind w:left="720" w:hanging="720"/>
        <w:jc w:val="both"/>
        <w:rPr>
          <w:noProof/>
        </w:rPr>
      </w:pPr>
      <w:r>
        <w:rPr>
          <w:noProof/>
        </w:rPr>
        <w:t>3.</w:t>
      </w:r>
      <w:r>
        <w:rPr>
          <w:noProof/>
        </w:rPr>
        <w:tab/>
        <w:t xml:space="preserve">Bartels, C. Fast algorithm for peptide sequencing by mass spectroscopy. </w:t>
      </w:r>
      <w:r w:rsidRPr="0018006B">
        <w:rPr>
          <w:i/>
          <w:noProof/>
        </w:rPr>
        <w:t>Biological Mass Spectrometry</w:t>
      </w:r>
      <w:r>
        <w:rPr>
          <w:noProof/>
        </w:rPr>
        <w:t xml:space="preserve"> </w:t>
      </w:r>
      <w:r w:rsidRPr="0018006B">
        <w:rPr>
          <w:b/>
          <w:noProof/>
        </w:rPr>
        <w:t>19</w:t>
      </w:r>
      <w:r>
        <w:rPr>
          <w:noProof/>
        </w:rPr>
        <w:t>, 363-368 (1990).</w:t>
      </w:r>
    </w:p>
    <w:p w:rsidR="0018006B" w:rsidRDefault="0018006B" w:rsidP="0018006B">
      <w:pPr>
        <w:spacing w:after="0" w:line="240" w:lineRule="auto"/>
        <w:ind w:left="720" w:hanging="720"/>
        <w:jc w:val="both"/>
        <w:rPr>
          <w:noProof/>
        </w:rPr>
      </w:pPr>
      <w:r>
        <w:rPr>
          <w:noProof/>
        </w:rPr>
        <w:t>4.</w:t>
      </w:r>
      <w:r>
        <w:rPr>
          <w:noProof/>
        </w:rPr>
        <w:tab/>
        <w:t xml:space="preserve">Seidler, J., Zinn, N., Boehm, M.E. &amp; Lehmann, W.D. De novo sequencing of peptides by MS/MS. </w:t>
      </w:r>
      <w:r w:rsidRPr="0018006B">
        <w:rPr>
          <w:i/>
          <w:noProof/>
        </w:rPr>
        <w:t>Proteomics</w:t>
      </w:r>
      <w:r>
        <w:rPr>
          <w:noProof/>
        </w:rPr>
        <w:t xml:space="preserve"> </w:t>
      </w:r>
      <w:r w:rsidRPr="0018006B">
        <w:rPr>
          <w:b/>
          <w:noProof/>
        </w:rPr>
        <w:t>10</w:t>
      </w:r>
      <w:r>
        <w:rPr>
          <w:noProof/>
        </w:rPr>
        <w:t>, 634-649 (2010).</w:t>
      </w:r>
    </w:p>
    <w:p w:rsidR="0018006B" w:rsidRDefault="0018006B" w:rsidP="0018006B">
      <w:pPr>
        <w:spacing w:after="0" w:line="240" w:lineRule="auto"/>
        <w:ind w:left="720" w:hanging="720"/>
        <w:jc w:val="both"/>
        <w:rPr>
          <w:noProof/>
        </w:rPr>
      </w:pPr>
      <w:r>
        <w:rPr>
          <w:noProof/>
        </w:rPr>
        <w:t>5.</w:t>
      </w:r>
      <w:r>
        <w:rPr>
          <w:noProof/>
        </w:rPr>
        <w:tab/>
        <w:t xml:space="preserve">Muth, T. et al. DeNovoGUI: an open source graphical user interface for de novo sequencing of tandem mass spectra. </w:t>
      </w:r>
      <w:r w:rsidRPr="0018006B">
        <w:rPr>
          <w:i/>
          <w:noProof/>
        </w:rPr>
        <w:t>J Proteome Res</w:t>
      </w:r>
      <w:r>
        <w:rPr>
          <w:noProof/>
        </w:rPr>
        <w:t xml:space="preserve"> </w:t>
      </w:r>
      <w:r w:rsidRPr="0018006B">
        <w:rPr>
          <w:b/>
          <w:noProof/>
        </w:rPr>
        <w:t>13</w:t>
      </w:r>
      <w:r>
        <w:rPr>
          <w:noProof/>
        </w:rPr>
        <w:t>, 1143-1146 (2014).</w:t>
      </w:r>
    </w:p>
    <w:p w:rsidR="0018006B" w:rsidRDefault="0018006B" w:rsidP="0018006B">
      <w:pPr>
        <w:spacing w:after="0" w:line="240" w:lineRule="auto"/>
        <w:ind w:left="720" w:hanging="720"/>
        <w:jc w:val="both"/>
        <w:rPr>
          <w:noProof/>
        </w:rPr>
      </w:pPr>
      <w:r>
        <w:rPr>
          <w:noProof/>
        </w:rPr>
        <w:t>6.</w:t>
      </w:r>
      <w:r>
        <w:rPr>
          <w:noProof/>
        </w:rPr>
        <w:tab/>
        <w:t xml:space="preserve">Lange, E., Gropl, C., Reinert, K., Kohlbacher, O. &amp; Hildebrandt, A. High-accuracy peak picking of proteomics data using wavelet techniques. </w:t>
      </w:r>
      <w:r w:rsidRPr="0018006B">
        <w:rPr>
          <w:i/>
          <w:noProof/>
        </w:rPr>
        <w:t>Pacific Symposium on Biocomputing. Pacific Symposium on Biocomputing</w:t>
      </w:r>
      <w:r>
        <w:rPr>
          <w:noProof/>
        </w:rPr>
        <w:t>, 243-254 (2006).</w:t>
      </w:r>
    </w:p>
    <w:p w:rsidR="0018006B" w:rsidRDefault="0018006B" w:rsidP="0018006B">
      <w:pPr>
        <w:spacing w:after="0" w:line="240" w:lineRule="auto"/>
        <w:ind w:left="720" w:hanging="720"/>
        <w:jc w:val="both"/>
        <w:rPr>
          <w:noProof/>
        </w:rPr>
      </w:pPr>
      <w:r>
        <w:rPr>
          <w:noProof/>
        </w:rPr>
        <w:t>7.</w:t>
      </w:r>
      <w:r>
        <w:rPr>
          <w:noProof/>
        </w:rPr>
        <w:tab/>
        <w:t xml:space="preserve">Eyrich, B., Sickmann, A. &amp; Zahedi, R.P. Catch me if you can: mass spectrometry-based phosphoproteomics and quantification strategies. </w:t>
      </w:r>
      <w:r w:rsidRPr="0018006B">
        <w:rPr>
          <w:i/>
          <w:noProof/>
        </w:rPr>
        <w:t>Proteomics</w:t>
      </w:r>
      <w:r>
        <w:rPr>
          <w:noProof/>
        </w:rPr>
        <w:t xml:space="preserve"> </w:t>
      </w:r>
      <w:r w:rsidRPr="0018006B">
        <w:rPr>
          <w:b/>
          <w:noProof/>
        </w:rPr>
        <w:t>11</w:t>
      </w:r>
      <w:r>
        <w:rPr>
          <w:noProof/>
        </w:rPr>
        <w:t>, 554-570 (2011).</w:t>
      </w:r>
    </w:p>
    <w:p w:rsidR="0018006B" w:rsidRDefault="0018006B" w:rsidP="0018006B">
      <w:pPr>
        <w:spacing w:after="0" w:line="240" w:lineRule="auto"/>
        <w:ind w:left="720" w:hanging="720"/>
        <w:jc w:val="both"/>
        <w:rPr>
          <w:noProof/>
        </w:rPr>
      </w:pPr>
      <w:r>
        <w:rPr>
          <w:noProof/>
        </w:rPr>
        <w:t>8.</w:t>
      </w:r>
      <w:r>
        <w:rPr>
          <w:noProof/>
        </w:rPr>
        <w:tab/>
        <w:t xml:space="preserve">Vaudel, M., Burkhart, J.M., Sickmann, A., Martens, L. &amp; Zahedi, R.P. Peptide identification quality control. </w:t>
      </w:r>
      <w:r w:rsidRPr="0018006B">
        <w:rPr>
          <w:i/>
          <w:noProof/>
        </w:rPr>
        <w:t>Proteomics</w:t>
      </w:r>
      <w:r>
        <w:rPr>
          <w:noProof/>
        </w:rPr>
        <w:t xml:space="preserve"> </w:t>
      </w:r>
      <w:r w:rsidRPr="0018006B">
        <w:rPr>
          <w:b/>
          <w:noProof/>
        </w:rPr>
        <w:t>11</w:t>
      </w:r>
      <w:r>
        <w:rPr>
          <w:noProof/>
        </w:rPr>
        <w:t>, 2105-2114 (2011).</w:t>
      </w:r>
    </w:p>
    <w:p w:rsidR="0018006B" w:rsidRDefault="0018006B" w:rsidP="0018006B">
      <w:pPr>
        <w:spacing w:after="0" w:line="240" w:lineRule="auto"/>
        <w:ind w:left="720" w:hanging="720"/>
        <w:jc w:val="both"/>
        <w:rPr>
          <w:noProof/>
        </w:rPr>
      </w:pPr>
      <w:r>
        <w:rPr>
          <w:noProof/>
        </w:rPr>
        <w:t>9.</w:t>
      </w:r>
      <w:r>
        <w:rPr>
          <w:noProof/>
        </w:rPr>
        <w:tab/>
        <w:t xml:space="preserve">Burkhart, J.M., Vaudel, M., Zahedi, R.P., Martens, L. &amp; Sickmann, A. iTRAQ protein quantification: a quality-controlled workflow. </w:t>
      </w:r>
      <w:r w:rsidRPr="0018006B">
        <w:rPr>
          <w:i/>
          <w:noProof/>
        </w:rPr>
        <w:t>Proteomics</w:t>
      </w:r>
      <w:r>
        <w:rPr>
          <w:noProof/>
        </w:rPr>
        <w:t xml:space="preserve"> </w:t>
      </w:r>
      <w:r w:rsidRPr="0018006B">
        <w:rPr>
          <w:b/>
          <w:noProof/>
        </w:rPr>
        <w:t>11</w:t>
      </w:r>
      <w:r>
        <w:rPr>
          <w:noProof/>
        </w:rPr>
        <w:t>, 1125-1134 (2011).</w:t>
      </w:r>
    </w:p>
    <w:p w:rsidR="0018006B" w:rsidRDefault="0018006B" w:rsidP="0018006B">
      <w:pPr>
        <w:spacing w:after="0" w:line="240" w:lineRule="auto"/>
        <w:ind w:left="720" w:hanging="720"/>
        <w:jc w:val="both"/>
        <w:rPr>
          <w:noProof/>
        </w:rPr>
      </w:pPr>
      <w:r>
        <w:rPr>
          <w:noProof/>
        </w:rPr>
        <w:t>10.</w:t>
      </w:r>
      <w:r>
        <w:rPr>
          <w:noProof/>
        </w:rPr>
        <w:tab/>
        <w:t xml:space="preserve">Burkhart, J.M., Schumbrutzki, C., Wortelkamp, S., Sickmann, A. &amp; Zahedi, R.P. Systematic and quantitative comparison of digest efficiency and specificity reveals the impact of trypsin quality on MS-based proteomics. </w:t>
      </w:r>
      <w:r w:rsidRPr="0018006B">
        <w:rPr>
          <w:i/>
          <w:noProof/>
        </w:rPr>
        <w:t>Journal of proteomics</w:t>
      </w:r>
      <w:r>
        <w:rPr>
          <w:noProof/>
        </w:rPr>
        <w:t xml:space="preserve"> </w:t>
      </w:r>
      <w:r w:rsidRPr="0018006B">
        <w:rPr>
          <w:b/>
          <w:noProof/>
        </w:rPr>
        <w:t>75</w:t>
      </w:r>
      <w:r>
        <w:rPr>
          <w:noProof/>
        </w:rPr>
        <w:t>, 1454-1462 (2012).</w:t>
      </w:r>
    </w:p>
    <w:p w:rsidR="0018006B" w:rsidRDefault="0018006B" w:rsidP="0018006B">
      <w:pPr>
        <w:spacing w:after="0" w:line="240" w:lineRule="auto"/>
        <w:ind w:left="720" w:hanging="720"/>
        <w:jc w:val="both"/>
        <w:rPr>
          <w:noProof/>
        </w:rPr>
      </w:pPr>
      <w:r>
        <w:rPr>
          <w:noProof/>
        </w:rPr>
        <w:t>11.</w:t>
      </w:r>
      <w:r>
        <w:rPr>
          <w:noProof/>
        </w:rPr>
        <w:tab/>
        <w:t xml:space="preserve">Fannes, T. et al. Predicting tryptic cleavage from proteomics data using decision tree ensembles. </w:t>
      </w:r>
      <w:r w:rsidRPr="0018006B">
        <w:rPr>
          <w:i/>
          <w:noProof/>
        </w:rPr>
        <w:t>Journal of proteome research</w:t>
      </w:r>
      <w:r>
        <w:rPr>
          <w:noProof/>
        </w:rPr>
        <w:t xml:space="preserve"> </w:t>
      </w:r>
      <w:r w:rsidRPr="0018006B">
        <w:rPr>
          <w:b/>
          <w:noProof/>
        </w:rPr>
        <w:t>12</w:t>
      </w:r>
      <w:r>
        <w:rPr>
          <w:noProof/>
        </w:rPr>
        <w:t>, 2253-2259 (2013).</w:t>
      </w:r>
    </w:p>
    <w:p w:rsidR="0018006B" w:rsidRDefault="0018006B" w:rsidP="0018006B">
      <w:pPr>
        <w:spacing w:after="0" w:line="240" w:lineRule="auto"/>
        <w:ind w:left="720" w:hanging="720"/>
        <w:jc w:val="both"/>
        <w:rPr>
          <w:noProof/>
        </w:rPr>
      </w:pPr>
      <w:r>
        <w:rPr>
          <w:noProof/>
        </w:rPr>
        <w:t>12.</w:t>
      </w:r>
      <w:r>
        <w:rPr>
          <w:noProof/>
        </w:rPr>
        <w:tab/>
        <w:t xml:space="preserve">Olsen, J.V. et al. Higher-energy C-trap dissociation for peptide modification analysis. </w:t>
      </w:r>
      <w:r w:rsidRPr="0018006B">
        <w:rPr>
          <w:i/>
          <w:noProof/>
        </w:rPr>
        <w:t>Nature methods</w:t>
      </w:r>
      <w:r>
        <w:rPr>
          <w:noProof/>
        </w:rPr>
        <w:t xml:space="preserve"> </w:t>
      </w:r>
      <w:r w:rsidRPr="0018006B">
        <w:rPr>
          <w:b/>
          <w:noProof/>
        </w:rPr>
        <w:t>4</w:t>
      </w:r>
      <w:r>
        <w:rPr>
          <w:noProof/>
        </w:rPr>
        <w:t>, 709-712 (2007).</w:t>
      </w:r>
    </w:p>
    <w:p w:rsidR="0018006B" w:rsidRDefault="0018006B" w:rsidP="0018006B">
      <w:pPr>
        <w:spacing w:after="0" w:line="240" w:lineRule="auto"/>
        <w:ind w:left="720" w:hanging="720"/>
        <w:jc w:val="both"/>
        <w:rPr>
          <w:noProof/>
        </w:rPr>
      </w:pPr>
      <w:r>
        <w:rPr>
          <w:noProof/>
        </w:rPr>
        <w:t>13.</w:t>
      </w:r>
      <w:r>
        <w:rPr>
          <w:noProof/>
        </w:rPr>
        <w:tab/>
        <w:t xml:space="preserve">Ross, P.L. et al. Multiplexed protein quantitation in Saccharomyces cerevisiae using amine-reactive isobaric tagging reagents. </w:t>
      </w:r>
      <w:r w:rsidRPr="0018006B">
        <w:rPr>
          <w:i/>
          <w:noProof/>
        </w:rPr>
        <w:t>Molecular &amp; cellular proteomics : MCP</w:t>
      </w:r>
      <w:r>
        <w:rPr>
          <w:noProof/>
        </w:rPr>
        <w:t xml:space="preserve"> </w:t>
      </w:r>
      <w:r w:rsidRPr="0018006B">
        <w:rPr>
          <w:b/>
          <w:noProof/>
        </w:rPr>
        <w:t>3</w:t>
      </w:r>
      <w:r>
        <w:rPr>
          <w:noProof/>
        </w:rPr>
        <w:t>, 1154-1169 (2004).</w:t>
      </w:r>
    </w:p>
    <w:p w:rsidR="0018006B" w:rsidRDefault="0018006B" w:rsidP="0018006B">
      <w:pPr>
        <w:spacing w:after="0" w:line="240" w:lineRule="auto"/>
        <w:ind w:left="720" w:hanging="720"/>
        <w:jc w:val="both"/>
        <w:rPr>
          <w:noProof/>
        </w:rPr>
      </w:pPr>
      <w:r>
        <w:rPr>
          <w:noProof/>
        </w:rPr>
        <w:t>14.</w:t>
      </w:r>
      <w:r>
        <w:rPr>
          <w:noProof/>
        </w:rPr>
        <w:tab/>
        <w:t xml:space="preserve">Thompson, A. et al. Tandem mass tags: a novel quantification strategy for comparative analysis of complex protein mixtures by MS/MS. </w:t>
      </w:r>
      <w:r w:rsidRPr="0018006B">
        <w:rPr>
          <w:i/>
          <w:noProof/>
        </w:rPr>
        <w:t>Analytical chemistry</w:t>
      </w:r>
      <w:r>
        <w:rPr>
          <w:noProof/>
        </w:rPr>
        <w:t xml:space="preserve"> </w:t>
      </w:r>
      <w:r w:rsidRPr="0018006B">
        <w:rPr>
          <w:b/>
          <w:noProof/>
        </w:rPr>
        <w:t>75</w:t>
      </w:r>
      <w:r>
        <w:rPr>
          <w:noProof/>
        </w:rPr>
        <w:t>, 1895-1904 (2003).</w:t>
      </w:r>
    </w:p>
    <w:p w:rsidR="0018006B" w:rsidRDefault="0018006B" w:rsidP="0018006B">
      <w:pPr>
        <w:spacing w:after="0" w:line="240" w:lineRule="auto"/>
        <w:ind w:left="720" w:hanging="720"/>
        <w:jc w:val="both"/>
        <w:rPr>
          <w:noProof/>
        </w:rPr>
      </w:pPr>
      <w:r>
        <w:rPr>
          <w:noProof/>
        </w:rPr>
        <w:t>15.</w:t>
      </w:r>
      <w:r>
        <w:rPr>
          <w:noProof/>
        </w:rPr>
        <w:tab/>
        <w:t xml:space="preserve">Everett, L.J., Bierl, C. &amp; Master, S.R. Unbiased statistical analysis for multi-stage proteomic search strategies. </w:t>
      </w:r>
      <w:r w:rsidRPr="0018006B">
        <w:rPr>
          <w:i/>
          <w:noProof/>
        </w:rPr>
        <w:t>Journal of proteome research</w:t>
      </w:r>
      <w:r>
        <w:rPr>
          <w:noProof/>
        </w:rPr>
        <w:t xml:space="preserve"> </w:t>
      </w:r>
      <w:r w:rsidRPr="0018006B">
        <w:rPr>
          <w:b/>
          <w:noProof/>
        </w:rPr>
        <w:t>9</w:t>
      </w:r>
      <w:r>
        <w:rPr>
          <w:noProof/>
        </w:rPr>
        <w:t>, 700-707 (2010).</w:t>
      </w:r>
    </w:p>
    <w:p w:rsidR="0018006B" w:rsidRDefault="0018006B" w:rsidP="0018006B">
      <w:pPr>
        <w:spacing w:after="0" w:line="240" w:lineRule="auto"/>
        <w:ind w:left="720" w:hanging="720"/>
        <w:jc w:val="both"/>
        <w:rPr>
          <w:noProof/>
        </w:rPr>
      </w:pPr>
      <w:r>
        <w:rPr>
          <w:noProof/>
        </w:rPr>
        <w:t>16.</w:t>
      </w:r>
      <w:r>
        <w:rPr>
          <w:noProof/>
        </w:rPr>
        <w:tab/>
        <w:t xml:space="preserve">Papayannopoulos, I.A. The interpretation of collision-induced dissociation tandem mass spectra of peptides. </w:t>
      </w:r>
      <w:r w:rsidRPr="0018006B">
        <w:rPr>
          <w:i/>
          <w:noProof/>
        </w:rPr>
        <w:t>Mass Spectrometry Reviews</w:t>
      </w:r>
      <w:r>
        <w:rPr>
          <w:noProof/>
        </w:rPr>
        <w:t xml:space="preserve"> </w:t>
      </w:r>
      <w:r w:rsidRPr="0018006B">
        <w:rPr>
          <w:b/>
          <w:noProof/>
        </w:rPr>
        <w:t>14</w:t>
      </w:r>
      <w:r>
        <w:rPr>
          <w:noProof/>
        </w:rPr>
        <w:t>, 49-73 (1995).</w:t>
      </w:r>
    </w:p>
    <w:p w:rsidR="0018006B" w:rsidRDefault="0018006B" w:rsidP="0018006B">
      <w:pPr>
        <w:spacing w:after="0" w:line="240" w:lineRule="auto"/>
        <w:ind w:left="720" w:hanging="720"/>
        <w:jc w:val="both"/>
        <w:rPr>
          <w:noProof/>
        </w:rPr>
      </w:pPr>
      <w:r>
        <w:rPr>
          <w:noProof/>
        </w:rPr>
        <w:t>17.</w:t>
      </w:r>
      <w:r>
        <w:rPr>
          <w:noProof/>
        </w:rPr>
        <w:tab/>
        <w:t xml:space="preserve">Colaert, N., Degroeve, S., Helsens, K. &amp; Martens, L. Analysis of the resolution limitations of peptide identification algorithms. </w:t>
      </w:r>
      <w:r w:rsidRPr="0018006B">
        <w:rPr>
          <w:i/>
          <w:noProof/>
        </w:rPr>
        <w:t>Journal of proteome research</w:t>
      </w:r>
      <w:r>
        <w:rPr>
          <w:noProof/>
        </w:rPr>
        <w:t xml:space="preserve"> </w:t>
      </w:r>
      <w:r w:rsidRPr="0018006B">
        <w:rPr>
          <w:b/>
          <w:noProof/>
        </w:rPr>
        <w:t>10</w:t>
      </w:r>
      <w:r>
        <w:rPr>
          <w:noProof/>
        </w:rPr>
        <w:t>, 5555-5561 (2011).</w:t>
      </w:r>
    </w:p>
    <w:p w:rsidR="0018006B" w:rsidRDefault="0018006B" w:rsidP="0018006B">
      <w:pPr>
        <w:spacing w:after="0" w:line="240" w:lineRule="auto"/>
        <w:ind w:left="720" w:hanging="720"/>
        <w:jc w:val="both"/>
        <w:rPr>
          <w:noProof/>
        </w:rPr>
      </w:pPr>
      <w:r>
        <w:rPr>
          <w:noProof/>
        </w:rPr>
        <w:t>18.</w:t>
      </w:r>
      <w:r>
        <w:rPr>
          <w:noProof/>
        </w:rPr>
        <w:tab/>
        <w:t xml:space="preserve">Vaudel, M. et al. D-score: a search engine independent MD-score. </w:t>
      </w:r>
      <w:r w:rsidRPr="0018006B">
        <w:rPr>
          <w:i/>
          <w:noProof/>
        </w:rPr>
        <w:t>Proteomics</w:t>
      </w:r>
      <w:r>
        <w:rPr>
          <w:noProof/>
        </w:rPr>
        <w:t xml:space="preserve"> </w:t>
      </w:r>
      <w:r w:rsidRPr="0018006B">
        <w:rPr>
          <w:b/>
          <w:noProof/>
        </w:rPr>
        <w:t>13</w:t>
      </w:r>
      <w:r>
        <w:rPr>
          <w:noProof/>
        </w:rPr>
        <w:t>, 1036-1041 (2013).</w:t>
      </w:r>
    </w:p>
    <w:p w:rsidR="0018006B" w:rsidRDefault="0018006B" w:rsidP="0018006B">
      <w:pPr>
        <w:spacing w:after="0" w:line="240" w:lineRule="auto"/>
        <w:ind w:left="720" w:hanging="720"/>
        <w:jc w:val="both"/>
        <w:rPr>
          <w:noProof/>
        </w:rPr>
      </w:pPr>
      <w:r>
        <w:rPr>
          <w:noProof/>
        </w:rPr>
        <w:t>19.</w:t>
      </w:r>
      <w:r>
        <w:rPr>
          <w:noProof/>
        </w:rPr>
        <w:tab/>
        <w:t xml:space="preserve">Gevaert, K. et al. Exploring proteomes and analyzing protein processing by mass spectrometric identification of sorted N-terminal peptides. </w:t>
      </w:r>
      <w:r w:rsidRPr="0018006B">
        <w:rPr>
          <w:i/>
          <w:noProof/>
        </w:rPr>
        <w:t>Nature biotechnology</w:t>
      </w:r>
      <w:r>
        <w:rPr>
          <w:noProof/>
        </w:rPr>
        <w:t xml:space="preserve"> </w:t>
      </w:r>
      <w:r w:rsidRPr="0018006B">
        <w:rPr>
          <w:b/>
          <w:noProof/>
        </w:rPr>
        <w:t>21</w:t>
      </w:r>
      <w:r>
        <w:rPr>
          <w:noProof/>
        </w:rPr>
        <w:t>, 566-569 (2003).</w:t>
      </w:r>
    </w:p>
    <w:p w:rsidR="0018006B" w:rsidRDefault="0018006B" w:rsidP="0018006B">
      <w:pPr>
        <w:spacing w:after="0" w:line="240" w:lineRule="auto"/>
        <w:ind w:left="720" w:hanging="720"/>
        <w:jc w:val="both"/>
        <w:rPr>
          <w:noProof/>
        </w:rPr>
      </w:pPr>
      <w:r>
        <w:rPr>
          <w:noProof/>
        </w:rPr>
        <w:lastRenderedPageBreak/>
        <w:t>20.</w:t>
      </w:r>
      <w:r>
        <w:rPr>
          <w:noProof/>
        </w:rPr>
        <w:tab/>
        <w:t xml:space="preserve">Picotti, P. &amp; Aebersold, R. Selected reaction monitoring-based proteomics: workflows, potential, pitfalls and future directions. </w:t>
      </w:r>
      <w:r w:rsidRPr="0018006B">
        <w:rPr>
          <w:i/>
          <w:noProof/>
        </w:rPr>
        <w:t>Nature methods</w:t>
      </w:r>
      <w:r>
        <w:rPr>
          <w:noProof/>
        </w:rPr>
        <w:t xml:space="preserve"> </w:t>
      </w:r>
      <w:r w:rsidRPr="0018006B">
        <w:rPr>
          <w:b/>
          <w:noProof/>
        </w:rPr>
        <w:t>9</w:t>
      </w:r>
      <w:r>
        <w:rPr>
          <w:noProof/>
        </w:rPr>
        <w:t>, 555-566 (2012).</w:t>
      </w:r>
    </w:p>
    <w:p w:rsidR="0018006B" w:rsidRDefault="0018006B" w:rsidP="0018006B">
      <w:pPr>
        <w:spacing w:after="0" w:line="240" w:lineRule="auto"/>
        <w:ind w:left="720" w:hanging="720"/>
        <w:jc w:val="both"/>
        <w:rPr>
          <w:noProof/>
        </w:rPr>
      </w:pPr>
      <w:r>
        <w:rPr>
          <w:noProof/>
        </w:rPr>
        <w:t>21.</w:t>
      </w:r>
      <w:r>
        <w:rPr>
          <w:noProof/>
        </w:rPr>
        <w:tab/>
        <w:t xml:space="preserve">Martens, L., Vandekerckhove, J. &amp; Gevaert, K. DBToolkit: processing protein databases for peptide-centric proteomics. </w:t>
      </w:r>
      <w:r w:rsidRPr="0018006B">
        <w:rPr>
          <w:i/>
          <w:noProof/>
        </w:rPr>
        <w:t>Bioinformatics</w:t>
      </w:r>
      <w:r>
        <w:rPr>
          <w:noProof/>
        </w:rPr>
        <w:t xml:space="preserve"> </w:t>
      </w:r>
      <w:r w:rsidRPr="0018006B">
        <w:rPr>
          <w:b/>
          <w:noProof/>
        </w:rPr>
        <w:t>21</w:t>
      </w:r>
      <w:r>
        <w:rPr>
          <w:noProof/>
        </w:rPr>
        <w:t>, 3584-3585 (2005).</w:t>
      </w:r>
    </w:p>
    <w:p w:rsidR="0018006B" w:rsidRDefault="0018006B" w:rsidP="0018006B">
      <w:pPr>
        <w:spacing w:after="0" w:line="240" w:lineRule="auto"/>
        <w:ind w:left="720" w:hanging="720"/>
        <w:jc w:val="both"/>
        <w:rPr>
          <w:noProof/>
        </w:rPr>
      </w:pPr>
      <w:r>
        <w:rPr>
          <w:noProof/>
        </w:rPr>
        <w:t>22.</w:t>
      </w:r>
      <w:r>
        <w:rPr>
          <w:noProof/>
        </w:rPr>
        <w:tab/>
        <w:t xml:space="preserve">Wang, G., Wu, W.W., Zhang, Z., Masilamani, S. &amp; Shen, R.F. Decoy methods for assessing false positives and false discovery rates in shotgun proteomics. </w:t>
      </w:r>
      <w:r w:rsidRPr="0018006B">
        <w:rPr>
          <w:i/>
          <w:noProof/>
        </w:rPr>
        <w:t>Analytical chemistry</w:t>
      </w:r>
      <w:r>
        <w:rPr>
          <w:noProof/>
        </w:rPr>
        <w:t xml:space="preserve"> </w:t>
      </w:r>
      <w:r w:rsidRPr="0018006B">
        <w:rPr>
          <w:b/>
          <w:noProof/>
        </w:rPr>
        <w:t>81</w:t>
      </w:r>
      <w:r>
        <w:rPr>
          <w:noProof/>
        </w:rPr>
        <w:t>, 146-159 (2009).</w:t>
      </w:r>
    </w:p>
    <w:p w:rsidR="0018006B" w:rsidRDefault="0018006B" w:rsidP="0018006B">
      <w:pPr>
        <w:spacing w:after="0" w:line="240" w:lineRule="auto"/>
        <w:ind w:left="720" w:hanging="720"/>
        <w:jc w:val="both"/>
        <w:rPr>
          <w:noProof/>
        </w:rPr>
      </w:pPr>
      <w:r>
        <w:rPr>
          <w:noProof/>
        </w:rPr>
        <w:t>23.</w:t>
      </w:r>
      <w:r>
        <w:rPr>
          <w:noProof/>
        </w:rPr>
        <w:tab/>
        <w:t xml:space="preserve">Kall, L., Storey, J.D. &amp; Noble, W.S. QVALITY: non-parametric estimation of q-values and posterior error probabilities. </w:t>
      </w:r>
      <w:r w:rsidRPr="0018006B">
        <w:rPr>
          <w:i/>
          <w:noProof/>
        </w:rPr>
        <w:t>Bioinformatics</w:t>
      </w:r>
      <w:r>
        <w:rPr>
          <w:noProof/>
        </w:rPr>
        <w:t xml:space="preserve"> </w:t>
      </w:r>
      <w:r w:rsidRPr="0018006B">
        <w:rPr>
          <w:b/>
          <w:noProof/>
        </w:rPr>
        <w:t>25</w:t>
      </w:r>
      <w:r>
        <w:rPr>
          <w:noProof/>
        </w:rPr>
        <w:t>, 964-966 (2009).</w:t>
      </w:r>
    </w:p>
    <w:p w:rsidR="0018006B" w:rsidRDefault="0018006B" w:rsidP="0018006B">
      <w:pPr>
        <w:spacing w:after="0" w:line="240" w:lineRule="auto"/>
        <w:ind w:left="720" w:hanging="720"/>
        <w:jc w:val="both"/>
        <w:rPr>
          <w:noProof/>
        </w:rPr>
      </w:pPr>
      <w:r>
        <w:rPr>
          <w:noProof/>
        </w:rPr>
        <w:t>24.</w:t>
      </w:r>
      <w:r>
        <w:rPr>
          <w:noProof/>
        </w:rPr>
        <w:tab/>
        <w:t xml:space="preserve">Martens, L. et al. The human platelet proteome mapped by peptide-centric proteomics: a functional protein profile. </w:t>
      </w:r>
      <w:r w:rsidRPr="0018006B">
        <w:rPr>
          <w:i/>
          <w:noProof/>
        </w:rPr>
        <w:t>Proteomics</w:t>
      </w:r>
      <w:r>
        <w:rPr>
          <w:noProof/>
        </w:rPr>
        <w:t xml:space="preserve"> </w:t>
      </w:r>
      <w:r w:rsidRPr="0018006B">
        <w:rPr>
          <w:b/>
          <w:noProof/>
        </w:rPr>
        <w:t>5</w:t>
      </w:r>
      <w:r>
        <w:rPr>
          <w:noProof/>
        </w:rPr>
        <w:t>, 3193-3204 (2005).</w:t>
      </w:r>
    </w:p>
    <w:p w:rsidR="0018006B" w:rsidRDefault="0018006B" w:rsidP="0018006B">
      <w:pPr>
        <w:spacing w:after="0" w:line="240" w:lineRule="auto"/>
        <w:ind w:left="720" w:hanging="720"/>
        <w:jc w:val="both"/>
        <w:rPr>
          <w:noProof/>
        </w:rPr>
      </w:pPr>
      <w:r>
        <w:rPr>
          <w:noProof/>
        </w:rPr>
        <w:t>25.</w:t>
      </w:r>
      <w:r>
        <w:rPr>
          <w:noProof/>
        </w:rPr>
        <w:tab/>
        <w:t xml:space="preserve">Griss, J. et al. Consequences of the discontinuation of the International Protein Index (IPI) database and its substitution by the UniProtKB "complete proteome" sets. </w:t>
      </w:r>
      <w:r w:rsidRPr="0018006B">
        <w:rPr>
          <w:i/>
          <w:noProof/>
        </w:rPr>
        <w:t>Proteomics</w:t>
      </w:r>
      <w:r>
        <w:rPr>
          <w:noProof/>
        </w:rPr>
        <w:t xml:space="preserve"> </w:t>
      </w:r>
      <w:r w:rsidRPr="0018006B">
        <w:rPr>
          <w:b/>
          <w:noProof/>
        </w:rPr>
        <w:t>11</w:t>
      </w:r>
      <w:r>
        <w:rPr>
          <w:noProof/>
        </w:rPr>
        <w:t>, 4434-4438 (2011).</w:t>
      </w:r>
    </w:p>
    <w:p w:rsidR="0018006B" w:rsidRDefault="0018006B" w:rsidP="0018006B">
      <w:pPr>
        <w:spacing w:after="0" w:line="240" w:lineRule="auto"/>
        <w:ind w:left="720" w:hanging="720"/>
        <w:jc w:val="both"/>
        <w:rPr>
          <w:noProof/>
        </w:rPr>
      </w:pPr>
      <w:r>
        <w:rPr>
          <w:noProof/>
        </w:rPr>
        <w:t>26.</w:t>
      </w:r>
      <w:r>
        <w:rPr>
          <w:noProof/>
        </w:rPr>
        <w:tab/>
        <w:t xml:space="preserve">Martens, L. et al. Do we want our data raw? Including binary mass spectrometry data in public proteomics data repositories. </w:t>
      </w:r>
      <w:r w:rsidRPr="0018006B">
        <w:rPr>
          <w:i/>
          <w:noProof/>
        </w:rPr>
        <w:t>Proteomics</w:t>
      </w:r>
      <w:r>
        <w:rPr>
          <w:noProof/>
        </w:rPr>
        <w:t xml:space="preserve"> </w:t>
      </w:r>
      <w:r w:rsidRPr="0018006B">
        <w:rPr>
          <w:b/>
          <w:noProof/>
        </w:rPr>
        <w:t>5</w:t>
      </w:r>
      <w:r>
        <w:rPr>
          <w:noProof/>
        </w:rPr>
        <w:t>, 3501-3505 (2005).</w:t>
      </w:r>
    </w:p>
    <w:p w:rsidR="0018006B" w:rsidRDefault="0018006B" w:rsidP="0018006B">
      <w:pPr>
        <w:spacing w:after="0" w:line="240" w:lineRule="auto"/>
        <w:ind w:left="720" w:hanging="720"/>
        <w:jc w:val="both"/>
        <w:rPr>
          <w:noProof/>
        </w:rPr>
      </w:pPr>
    </w:p>
    <w:p w:rsidR="00236CFE" w:rsidRPr="00D82ABD" w:rsidRDefault="00F173CB" w:rsidP="00E83901">
      <w:pPr>
        <w:spacing w:after="0"/>
        <w:jc w:val="both"/>
      </w:pPr>
      <w:r w:rsidRPr="00D82ABD">
        <w:fldChar w:fldCharType="end"/>
      </w:r>
    </w:p>
    <w:sectPr w:rsidR="00236CFE" w:rsidRPr="00D82ABD"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D20C9" w:rsidRDefault="003D20C9" w:rsidP="00C22471">
      <w:pPr>
        <w:spacing w:after="0" w:line="240" w:lineRule="auto"/>
      </w:pPr>
      <w:r>
        <w:separator/>
      </w:r>
    </w:p>
  </w:endnote>
  <w:endnote w:type="continuationSeparator" w:id="0">
    <w:p w:rsidR="003D20C9" w:rsidRDefault="003D20C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F173CB" w:rsidRPr="00EE5E45">
      <w:rPr>
        <w:b/>
      </w:rPr>
      <w:fldChar w:fldCharType="begin"/>
    </w:r>
    <w:r w:rsidRPr="00EE5E45">
      <w:rPr>
        <w:b/>
      </w:rPr>
      <w:instrText xml:space="preserve"> PAGE </w:instrText>
    </w:r>
    <w:r w:rsidR="00F173CB" w:rsidRPr="00EE5E45">
      <w:rPr>
        <w:b/>
      </w:rPr>
      <w:fldChar w:fldCharType="separate"/>
    </w:r>
    <w:r w:rsidR="0018006B">
      <w:rPr>
        <w:b/>
        <w:noProof/>
      </w:rPr>
      <w:t>1</w:t>
    </w:r>
    <w:r w:rsidR="00F173CB" w:rsidRPr="00EE5E45">
      <w:rPr>
        <w:b/>
      </w:rPr>
      <w:fldChar w:fldCharType="end"/>
    </w:r>
    <w:r w:rsidRPr="00EE5E45">
      <w:t xml:space="preserve"> of </w:t>
    </w:r>
    <w:r w:rsidR="00F173CB" w:rsidRPr="00EE5E45">
      <w:rPr>
        <w:b/>
      </w:rPr>
      <w:fldChar w:fldCharType="begin"/>
    </w:r>
    <w:r w:rsidRPr="00EE5E45">
      <w:rPr>
        <w:b/>
      </w:rPr>
      <w:instrText xml:space="preserve"> NUMPAGES  </w:instrText>
    </w:r>
    <w:r w:rsidR="00F173CB" w:rsidRPr="00EE5E45">
      <w:rPr>
        <w:b/>
      </w:rPr>
      <w:fldChar w:fldCharType="separate"/>
    </w:r>
    <w:r w:rsidR="0018006B">
      <w:rPr>
        <w:b/>
        <w:noProof/>
      </w:rPr>
      <w:t>20</w:t>
    </w:r>
    <w:r w:rsidR="00F173CB"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D20C9" w:rsidRDefault="003D20C9" w:rsidP="00C22471">
      <w:pPr>
        <w:spacing w:after="0" w:line="240" w:lineRule="auto"/>
      </w:pPr>
      <w:r>
        <w:separator/>
      </w:r>
    </w:p>
  </w:footnote>
  <w:footnote w:type="continuationSeparator" w:id="0">
    <w:p w:rsidR="003D20C9" w:rsidRDefault="003D20C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6B68"/>
    <w:rsid w:val="000A795F"/>
    <w:rsid w:val="000A7DA1"/>
    <w:rsid w:val="000B1283"/>
    <w:rsid w:val="000B1EB1"/>
    <w:rsid w:val="000B37DB"/>
    <w:rsid w:val="000B3D16"/>
    <w:rsid w:val="000B7FB6"/>
    <w:rsid w:val="000C4EA4"/>
    <w:rsid w:val="000C55B8"/>
    <w:rsid w:val="000C7D77"/>
    <w:rsid w:val="000D00BB"/>
    <w:rsid w:val="000D1B17"/>
    <w:rsid w:val="000D3BAD"/>
    <w:rsid w:val="000D3F4E"/>
    <w:rsid w:val="000D40F8"/>
    <w:rsid w:val="000D412D"/>
    <w:rsid w:val="000D43E8"/>
    <w:rsid w:val="000D53ED"/>
    <w:rsid w:val="000D5C3E"/>
    <w:rsid w:val="000E09EE"/>
    <w:rsid w:val="000E23E5"/>
    <w:rsid w:val="000E255A"/>
    <w:rsid w:val="000E30CD"/>
    <w:rsid w:val="000E3C1B"/>
    <w:rsid w:val="000E6E16"/>
    <w:rsid w:val="000E7805"/>
    <w:rsid w:val="000F00EE"/>
    <w:rsid w:val="000F07F4"/>
    <w:rsid w:val="000F10C4"/>
    <w:rsid w:val="000F2BBC"/>
    <w:rsid w:val="000F47A1"/>
    <w:rsid w:val="000F548C"/>
    <w:rsid w:val="000F5984"/>
    <w:rsid w:val="000F608B"/>
    <w:rsid w:val="00101AB6"/>
    <w:rsid w:val="0010399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06B"/>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B6A35"/>
    <w:rsid w:val="001C023F"/>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9DF"/>
    <w:rsid w:val="00235EA0"/>
    <w:rsid w:val="00235EAD"/>
    <w:rsid w:val="00235FC7"/>
    <w:rsid w:val="00236CFE"/>
    <w:rsid w:val="0023713C"/>
    <w:rsid w:val="00237883"/>
    <w:rsid w:val="002438DF"/>
    <w:rsid w:val="00244747"/>
    <w:rsid w:val="00250F13"/>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279D4"/>
    <w:rsid w:val="00330BD3"/>
    <w:rsid w:val="003338BF"/>
    <w:rsid w:val="00333CA9"/>
    <w:rsid w:val="00335A5C"/>
    <w:rsid w:val="003375DD"/>
    <w:rsid w:val="00337B91"/>
    <w:rsid w:val="00343083"/>
    <w:rsid w:val="003437C4"/>
    <w:rsid w:val="00343AEF"/>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29FF"/>
    <w:rsid w:val="003A4575"/>
    <w:rsid w:val="003A472B"/>
    <w:rsid w:val="003A53FB"/>
    <w:rsid w:val="003A5607"/>
    <w:rsid w:val="003B0C19"/>
    <w:rsid w:val="003B172A"/>
    <w:rsid w:val="003B1F32"/>
    <w:rsid w:val="003B275A"/>
    <w:rsid w:val="003B3DD0"/>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0C9"/>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773"/>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45F4"/>
    <w:rsid w:val="0045545F"/>
    <w:rsid w:val="00457806"/>
    <w:rsid w:val="004620FF"/>
    <w:rsid w:val="0046346E"/>
    <w:rsid w:val="00463922"/>
    <w:rsid w:val="00464B17"/>
    <w:rsid w:val="00470E4F"/>
    <w:rsid w:val="00472A19"/>
    <w:rsid w:val="00472CEC"/>
    <w:rsid w:val="00472F8E"/>
    <w:rsid w:val="0047414E"/>
    <w:rsid w:val="004749AE"/>
    <w:rsid w:val="004769FB"/>
    <w:rsid w:val="00480425"/>
    <w:rsid w:val="00481CCA"/>
    <w:rsid w:val="004833E3"/>
    <w:rsid w:val="004859CE"/>
    <w:rsid w:val="00485A47"/>
    <w:rsid w:val="00491C88"/>
    <w:rsid w:val="0049253F"/>
    <w:rsid w:val="004943A6"/>
    <w:rsid w:val="00494536"/>
    <w:rsid w:val="00494674"/>
    <w:rsid w:val="00494BD2"/>
    <w:rsid w:val="004958D0"/>
    <w:rsid w:val="00496312"/>
    <w:rsid w:val="00496EAB"/>
    <w:rsid w:val="00497334"/>
    <w:rsid w:val="00497641"/>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417"/>
    <w:rsid w:val="0054388B"/>
    <w:rsid w:val="005446F2"/>
    <w:rsid w:val="00544811"/>
    <w:rsid w:val="005452B7"/>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23"/>
    <w:rsid w:val="006A3088"/>
    <w:rsid w:val="006A3ACC"/>
    <w:rsid w:val="006A3E88"/>
    <w:rsid w:val="006A40EC"/>
    <w:rsid w:val="006A487A"/>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0B3"/>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5F6A"/>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25ED"/>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3F99"/>
    <w:rsid w:val="00B34306"/>
    <w:rsid w:val="00B346A9"/>
    <w:rsid w:val="00B37A78"/>
    <w:rsid w:val="00B404C4"/>
    <w:rsid w:val="00B43C36"/>
    <w:rsid w:val="00B477F5"/>
    <w:rsid w:val="00B502A0"/>
    <w:rsid w:val="00B520F1"/>
    <w:rsid w:val="00B5314C"/>
    <w:rsid w:val="00B53C19"/>
    <w:rsid w:val="00B54C1F"/>
    <w:rsid w:val="00B55C22"/>
    <w:rsid w:val="00B56788"/>
    <w:rsid w:val="00B61337"/>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6800"/>
    <w:rsid w:val="00C06B7C"/>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D01"/>
    <w:rsid w:val="00E10100"/>
    <w:rsid w:val="00E10BE4"/>
    <w:rsid w:val="00E10D7C"/>
    <w:rsid w:val="00E1280F"/>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3CB"/>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8E4"/>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rules v:ext="edit">
        <o:r id="V:Rule34" type="connector" idref="#_x0000_s1071"/>
        <o:r id="V:Rule35" type="connector" idref="#_x0000_s1092"/>
        <o:r id="V:Rule36" type="connector" idref="#_x0000_s1076"/>
        <o:r id="V:Rule37" type="connector" idref="#_x0000_s1093"/>
        <o:r id="V:Rule38" type="connector" idref="#_x0000_s1091"/>
        <o:r id="V:Rule39" type="connector" idref="#_x0000_s1081"/>
        <o:r id="V:Rule40" type="connector" idref="#_x0000_s1055"/>
        <o:r id="V:Rule41" type="connector" idref="#_x0000_s1083"/>
        <o:r id="V:Rule42" type="connector" idref="#_x0000_s1089"/>
        <o:r id="V:Rule43" type="connector" idref="#_x0000_s1057"/>
        <o:r id="V:Rule44" type="connector" idref="#_x0000_s1067"/>
        <o:r id="V:Rule45" type="connector" idref="#_x0000_s1056"/>
        <o:r id="V:Rule46" type="connector" idref="#_x0000_s1088"/>
        <o:r id="V:Rule47" type="connector" idref="#_x0000_s1077"/>
        <o:r id="V:Rule48" type="connector" idref="#_x0000_s1054"/>
        <o:r id="V:Rule49" type="connector" idref="#_x0000_s1095"/>
        <o:r id="V:Rule50" type="connector" idref="#_x0000_s1072"/>
        <o:r id="V:Rule51" type="connector" idref="#_x0000_s1068"/>
        <o:r id="V:Rule52" type="connector" idref="#_x0000_s1063"/>
        <o:r id="V:Rule53" type="connector" idref="#_x0000_s1065"/>
        <o:r id="V:Rule54" type="connector" idref="#_x0000_s1079"/>
        <o:r id="V:Rule55" type="connector" idref="#_x0000_s1053"/>
        <o:r id="V:Rule56" type="connector" idref="#_x0000_s1097"/>
        <o:r id="V:Rule57" type="connector" idref="#_x0000_s1052"/>
        <o:r id="V:Rule58" type="connector" idref="#_x0000_s1080"/>
        <o:r id="V:Rule59" type="connector" idref="#_x0000_s1073"/>
        <o:r id="V:Rule60" type="connector" idref="#_x0000_s1085"/>
        <o:r id="V:Rule61" type="connector" idref="#_x0000_s1084"/>
        <o:r id="V:Rule62" type="connector" idref="#_x0000_s1096"/>
        <o:r id="V:Rule63" type="connector" idref="#_x0000_s1075"/>
        <o:r id="V:Rule64" type="connector" idref="#_x0000_s1064"/>
        <o:r id="V:Rule65" type="connector" idref="#_x0000_s1069"/>
        <o:r id="V:Rule66" type="connector" idref="#_x0000_s108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enovogui.googlecod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ypergeometric_te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uniprot.org/manual/protein_existence" TargetMode="External"/><Relationship Id="rId4" Type="http://schemas.openxmlformats.org/officeDocument/2006/relationships/settings" Target="settings.xml"/><Relationship Id="rId9" Type="http://schemas.openxmlformats.org/officeDocument/2006/relationships/hyperlink" Target="www.ensembl.org"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EDDEF4-4A87-4457-A4F6-EDB9EF88C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7</TotalTime>
  <Pages>20</Pages>
  <Words>13219</Words>
  <Characters>70066</Characters>
  <Application>Microsoft Office Word</Application>
  <DocSecurity>0</DocSecurity>
  <Lines>583</Lines>
  <Paragraphs>1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311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82</cp:revision>
  <cp:lastPrinted>2013-09-20T14:05:00Z</cp:lastPrinted>
  <dcterms:created xsi:type="dcterms:W3CDTF">2011-09-01T10:00:00Z</dcterms:created>
  <dcterms:modified xsi:type="dcterms:W3CDTF">2014-10-01T09:44:00Z</dcterms:modified>
</cp:coreProperties>
</file>